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470FE6E6"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 not fire weather conditions</w:t>
      </w:r>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72401A">
      <w:pPr>
        <w:pStyle w:val="Heading2"/>
      </w:pPr>
      <w:r w:rsidRPr="001F473C">
        <w:t>Abstrac</w:t>
      </w:r>
      <w:r w:rsidR="000E2E4A" w:rsidRPr="001F473C">
        <w:t>t</w:t>
      </w:r>
      <w:r w:rsidRPr="001F473C">
        <w:t xml:space="preserve"> </w:t>
      </w:r>
    </w:p>
    <w:p w14:paraId="4DC44DA8" w14:textId="0B5159E1"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y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 xml:space="preserve">Early post-fire boreal forests (stands 10-15 years postfire) are often dominated by mixed conifer-broadleaf or broadleaf regeneration, which are considered less </w:t>
      </w:r>
      <w:r w:rsidRPr="001F473C">
        <w:rPr>
          <w:rFonts w:cs="Times New Roman"/>
          <w:highlight w:val="white"/>
        </w:rPr>
        <w:t>flammab</w:t>
      </w:r>
      <w:r w:rsidR="00B470A1" w:rsidRPr="001F473C">
        <w:rPr>
          <w:rFonts w:cs="Times New Roman"/>
          <w:highlight w:val="white"/>
        </w:rPr>
        <w:t>le due to the higher foliar moisture of deciduous 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 and the emergence of novel 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then created virtual </w:t>
      </w:r>
      <w:r w:rsidR="00FC64B2" w:rsidRPr="001F473C">
        <w:rPr>
          <w:rFonts w:cs="Times New Roman"/>
          <w:highlight w:val="white"/>
        </w:rPr>
        <w:t>forest landscapes</w:t>
      </w:r>
      <w:r w:rsidRPr="001F473C">
        <w:rPr>
          <w:rFonts w:cs="Times New Roman"/>
          <w:highlight w:val="white"/>
        </w:rPr>
        <w:t xml:space="preserve"> and simulated fire behavior using the Wildland-Urban Interface Fire Dynamics Simulator (WFDS)</w:t>
      </w:r>
      <w:r w:rsidR="00B470A1" w:rsidRPr="001F473C">
        <w:rPr>
          <w:rFonts w:cs="Times New Roman"/>
          <w:highlight w:val="white"/>
        </w:rPr>
        <w:t xml:space="preserve"> to understand how these unique patterns of fuel influence the rate and sustainability of fire spread and fuel consumption. We sampled </w:t>
      </w:r>
      <w:r w:rsidR="00FC64B2" w:rsidRPr="001F473C">
        <w:rPr>
          <w:rFonts w:cs="Times New Roman"/>
          <w:highlight w:val="white"/>
        </w:rPr>
        <w:t>forests</w:t>
      </w:r>
      <w:r w:rsidR="00B470A1" w:rsidRPr="001F473C">
        <w:rPr>
          <w:rFonts w:cs="Times New Roman"/>
          <w:highlight w:val="white"/>
        </w:rPr>
        <w:t xml:space="preserve"> that burned once, twice or three times in short intervals of 50 years or less to capture the gradient of forest composition and structure present in </w:t>
      </w:r>
      <w:r w:rsidR="00FC64B2" w:rsidRPr="001F473C">
        <w:rPr>
          <w:rFonts w:cs="Times New Roman"/>
          <w:highlight w:val="white"/>
        </w:rPr>
        <w:t>forests regenerating after multiple fire events</w:t>
      </w:r>
      <w:r w:rsidR="00B470A1" w:rsidRPr="001F473C">
        <w:rPr>
          <w:rFonts w:cs="Times New Roman"/>
          <w:highlight w:val="white"/>
        </w:rPr>
        <w:t xml:space="preserve">. In </w:t>
      </w:r>
      <w:r w:rsidR="00FC64B2" w:rsidRPr="001F473C">
        <w:rPr>
          <w:rFonts w:cs="Times New Roman"/>
          <w:highlight w:val="white"/>
        </w:rPr>
        <w:t>forests</w:t>
      </w:r>
      <w:r w:rsidR="00B470A1" w:rsidRPr="001F473C">
        <w:rPr>
          <w:rFonts w:cs="Times New Roman"/>
          <w:highlight w:val="white"/>
        </w:rPr>
        <w:t xml:space="preserve"> that had experienced </w:t>
      </w:r>
      <w:r w:rsidR="00B470A1" w:rsidRPr="001F473C">
        <w:rPr>
          <w:rFonts w:cs="Times New Roman"/>
          <w:highlight w:val="white"/>
        </w:rPr>
        <w:lastRenderedPageBreak/>
        <w:t xml:space="preserve">one fire, </w:t>
      </w:r>
      <w:r w:rsidR="00F96E59" w:rsidRPr="001F473C">
        <w:rPr>
          <w:rFonts w:cs="Times New Roman"/>
          <w:highlight w:val="white"/>
        </w:rPr>
        <w:t xml:space="preserve">extreme fire weather conditions allowed for sustained fire spread, suggesting that intense fire conditions can enable short-interval events. </w:t>
      </w:r>
      <w:r w:rsidRPr="001F473C">
        <w:rPr>
          <w:rFonts w:cs="Times New Roman"/>
          <w:highlight w:val="white"/>
        </w:rPr>
        <w:t xml:space="preserve">However, fire spread was not sustained in thrice-burned </w:t>
      </w:r>
      <w:r w:rsidR="00FC64B2" w:rsidRPr="001F473C">
        <w:rPr>
          <w:rFonts w:cs="Times New Roman"/>
          <w:highlight w:val="white"/>
        </w:rPr>
        <w:t>regenerating 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 xml:space="preserve">Fire traveled an average of 50 m into thrice-burned </w:t>
      </w:r>
      <w:r w:rsidR="00FC64B2" w:rsidRPr="001F473C">
        <w:rPr>
          <w:rFonts w:cs="Times New Roman"/>
          <w:color w:val="000000" w:themeColor="text1"/>
          <w:highlight w:val="white"/>
          <w:shd w:val="clear" w:color="auto" w:fill="000000" w:themeFill="text1"/>
        </w:rPr>
        <w:t xml:space="preserve">forests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 xml:space="preserve">fire spread may be possible in once-burned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proofErr w:type="gramStart"/>
      <w:r w:rsidR="00FC64B2" w:rsidRPr="001F473C">
        <w:rPr>
          <w:rFonts w:cs="Times New Roman"/>
          <w:highlight w:val="white"/>
        </w:rPr>
        <w:t>10-15 year</w:t>
      </w:r>
      <w:proofErr w:type="gramEnd"/>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0" w:name="_heading=h.gjdgxs" w:colFirst="0" w:colLast="0"/>
      <w:bookmarkEnd w:id="0"/>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39E02252" w:rsidR="00FD1B39" w:rsidRPr="001F473C" w:rsidRDefault="0072401A" w:rsidP="0072401A">
      <w:pPr>
        <w:pStyle w:val="Heading2"/>
      </w:pPr>
      <w:r w:rsidRPr="001F473C">
        <w:lastRenderedPageBreak/>
        <w:t xml:space="preserve">1. </w:t>
      </w:r>
      <w:r w:rsidR="002525A6" w:rsidRPr="001F473C">
        <w:t>Introduction</w:t>
      </w:r>
    </w:p>
    <w:p w14:paraId="7D370C2F" w14:textId="287D2D6C" w:rsidR="000E2E4A" w:rsidRPr="001F473C" w:rsidRDefault="006D193E" w:rsidP="000E2E4A">
      <w:pPr>
        <w:ind w:firstLine="720"/>
        <w:rPr>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complete canopy mortality)</w:t>
      </w:r>
      <w:r w:rsidRPr="001F473C">
        <w:rPr>
          <w:rFonts w:cs="Times New Roman"/>
        </w:rPr>
        <w:t>, enforcing a ‘legacy lock’ on forest composition that allowed conifers, such as black spruce (</w:t>
      </w:r>
      <w:r w:rsidRPr="001F473C">
        <w:rPr>
          <w:rFonts w:cs="Times New Roman"/>
          <w:i/>
          <w:iCs/>
        </w:rPr>
        <w:t xml:space="preserve">Picea </w:t>
      </w:r>
      <w:proofErr w:type="spellStart"/>
      <w:r w:rsidRPr="001F473C">
        <w:rPr>
          <w:rFonts w:cs="Times New Roman"/>
          <w:i/>
          <w:iCs/>
        </w:rPr>
        <w:t>mariana</w:t>
      </w:r>
      <w:proofErr w:type="spellEnd"/>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deciduous 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r w:rsidR="000E2E4A" w:rsidRPr="001F473C">
        <w:rPr>
          <w:rFonts w:cs="Times New Roman"/>
        </w:rPr>
        <w:t xml:space="preserve">. </w:t>
      </w:r>
      <w:r w:rsidR="00BA3D3D" w:rsidRPr="001F473C">
        <w:rPr>
          <w:rFonts w:cs="Times New Roman"/>
        </w:rPr>
        <w:t>Boreal d</w:t>
      </w:r>
      <w:r w:rsidRPr="001F473C">
        <w:rPr>
          <w:rFonts w:cs="Times New Roman"/>
        </w:rPr>
        <w:t xml:space="preserve">eciduous communities have historically been less capable of igniting and carrying fire spread </w:t>
      </w:r>
      <w:r w:rsidR="0073364C">
        <w:rPr>
          <w:rFonts w:cs="Times New Roman"/>
        </w:rPr>
        <w:fldChar w:fldCharType="begin"/>
      </w:r>
      <w:r w:rsidR="0073364C">
        <w:rPr>
          <w:rFonts w:cs="Times New Roman"/>
        </w:rPr>
        <w:instrText xml:space="preserve"> ADDIN ZOTERO_ITEM CSL_CITATION {"citationID":"sp7TJgqd","properties":{"formattedCitation":"(Barrett et al., 2016)","plainCitation":"(Barrett et al., 2016)","noteIndex":0},"citationItems":[{"id":11,"uris":["http://zotero.org/users/10601290/items/H39CDRP3"],"itemData":{"id":11,"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issue":"11","language":"en","license":"http://creativecommons.org/licenses/by/3.0/","note":"publisher: Wiley","page":"e01572","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11]]},"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species like birch and aspen</w:t>
      </w:r>
      <w:r w:rsidR="000E2E4A" w:rsidRPr="001F473C">
        <w:rPr>
          <w:rFonts w:cs="Times New Roman"/>
        </w:rPr>
        <w:t xml:space="preserve">. </w:t>
      </w:r>
      <w:r w:rsidR="0078191D" w:rsidRPr="001F473C">
        <w:rPr>
          <w:rFonts w:cs="Times New Roman"/>
        </w:rPr>
        <w:t>Following that logic</w:t>
      </w:r>
      <w:r w:rsidRPr="001F473C">
        <w:rPr>
          <w:rFonts w:cs="Times New Roman"/>
        </w:rPr>
        <w:t xml:space="preserve">, </w:t>
      </w:r>
      <w:r w:rsidR="00BA3D3D" w:rsidRPr="001F473C">
        <w:rPr>
          <w:rFonts w:cs="Times New Roman"/>
        </w:rPr>
        <w:t>an</w:t>
      </w:r>
      <w:r w:rsidRPr="001F473C">
        <w:rPr>
          <w:rFonts w:cs="Times New Roman"/>
        </w:rPr>
        <w:t xml:space="preserve"> increased presence of deciduous 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also referred to as ‘self-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r w:rsidR="00E749C9" w:rsidRPr="001F473C">
        <w:rPr>
          <w:rFonts w:cs="Times New Roman"/>
        </w:rPr>
        <w:t>However, the strength, reliability, and potential duration of self-regulation remains unclear, given t</w:t>
      </w:r>
      <w:r w:rsidR="00CF79B8" w:rsidRPr="001F473C">
        <w:rPr>
          <w:rFonts w:cs="Times New Roman"/>
        </w:rPr>
        <w:t>wo factors: one, t</w:t>
      </w:r>
      <w:r w:rsidR="00E749C9" w:rsidRPr="001F473C">
        <w:rPr>
          <w:rFonts w:cs="Times New Roman"/>
        </w:rPr>
        <w:t>hat ongoing reburning is shifting community composition outside historic norms</w:t>
      </w:r>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00E749C9"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deciduous self-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better understanding of fire behavior in </w:t>
      </w:r>
      <w:r w:rsidR="000E2E4A" w:rsidRPr="001F473C">
        <w:rPr>
          <w:rFonts w:cs="Times New Roman"/>
        </w:rPr>
        <w:t xml:space="preserve">emerging </w:t>
      </w:r>
      <w:r w:rsidR="00CF79B8" w:rsidRPr="001F473C">
        <w:rPr>
          <w:rFonts w:cs="Times New Roman"/>
        </w:rPr>
        <w:t xml:space="preserve">deciduous </w:t>
      </w:r>
      <w:r w:rsidR="000B190E" w:rsidRPr="001F473C">
        <w:rPr>
          <w:rFonts w:cs="Times New Roman"/>
        </w:rPr>
        <w:t>regeneration</w:t>
      </w:r>
      <w:r w:rsidR="00CF79B8" w:rsidRPr="001F473C">
        <w:rPr>
          <w:rFonts w:cs="Times New Roman"/>
        </w:rPr>
        <w:t>.</w:t>
      </w:r>
    </w:p>
    <w:p w14:paraId="0BFC2BED" w14:textId="77777777" w:rsidR="00F11388" w:rsidRPr="001F473C" w:rsidRDefault="00F11388" w:rsidP="00CF79B8">
      <w:pPr>
        <w:ind w:firstLine="720"/>
        <w:rPr>
          <w:rFonts w:cs="Times New Roman"/>
          <w:color w:val="000000" w:themeColor="text1"/>
        </w:rPr>
      </w:pPr>
      <w:r w:rsidRPr="001F473C">
        <w:rPr>
          <w:rFonts w:cs="Times New Roman"/>
          <w:color w:val="000000" w:themeColor="text1"/>
        </w:rPr>
        <w:t xml:space="preserve">Fire behavior is a product of how a fire responds to the interactions of fuel, weather and topography. While topography plays an important role in fire behavior in forests of Interior Alaska, here we focus on how changing fuel and changing fire weather conditions may alter how deciduous stands burn. </w:t>
      </w:r>
    </w:p>
    <w:p w14:paraId="53329F3F" w14:textId="22211F92" w:rsidR="000E2E4A" w:rsidRPr="001F473C" w:rsidRDefault="00F11388" w:rsidP="00CF79B8">
      <w:pPr>
        <w:ind w:firstLine="720"/>
        <w:rPr>
          <w:rFonts w:cs="Times New Roman"/>
          <w:color w:val="000000" w:themeColor="text1"/>
        </w:rPr>
      </w:pPr>
      <w:r w:rsidRPr="001F473C">
        <w:rPr>
          <w:rFonts w:cs="Times New Roman"/>
          <w:color w:val="000000" w:themeColor="text1"/>
        </w:rPr>
        <w:lastRenderedPageBreak/>
        <w:t xml:space="preserve">Both fuel abundance and fuel arrangement are important factors for fire behavior and both </w:t>
      </w:r>
      <w:r w:rsidR="00F13F84" w:rsidRPr="001F473C">
        <w:rPr>
          <w:rFonts w:cs="Times New Roman"/>
          <w:color w:val="000000" w:themeColor="text1"/>
        </w:rPr>
        <w:t>are controlled by</w:t>
      </w:r>
      <w:r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Pr="001F473C">
        <w:rPr>
          <w:rFonts w:cs="Times New Roman"/>
          <w:color w:val="000000" w:themeColor="text1"/>
        </w:rPr>
        <w:t>, forests</w:t>
      </w:r>
      <w:r w:rsidR="000E2E4A" w:rsidRPr="001F473C">
        <w:rPr>
          <w:rFonts w:cs="Times New Roman"/>
          <w:color w:val="000000" w:themeColor="text1"/>
        </w:rPr>
        <w:t xml:space="preserve"> ha</w:t>
      </w:r>
      <w:r w:rsidRPr="001F473C">
        <w:rPr>
          <w:rFonts w:cs="Times New Roman"/>
          <w:color w:val="000000" w:themeColor="text1"/>
        </w:rPr>
        <w:t>ve</w:t>
      </w:r>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thousands of years </w:t>
      </w:r>
      <w:r w:rsidR="001007A3" w:rsidRPr="001F473C">
        <w:rPr>
          <w:rFonts w:cs="Times New Roman"/>
          <w:color w:val="000000" w:themeColor="text1"/>
        </w:rPr>
        <w:t>under an infrequent, high severity fire regime</w:t>
      </w:r>
      <w:r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Deciduous communities were present (Higuera et al.</w:t>
      </w:r>
      <w:r w:rsidR="00F334AE">
        <w:rPr>
          <w:rFonts w:cs="Times New Roman"/>
          <w:color w:val="000000" w:themeColor="text1"/>
        </w:rPr>
        <w:t>,</w:t>
      </w:r>
      <w:r w:rsidR="00F13F84" w:rsidRPr="001F473C">
        <w:rPr>
          <w:rFonts w:cs="Times New Roman"/>
          <w:color w:val="000000" w:themeColor="text1"/>
        </w:rPr>
        <w:t xml:space="preserve"> 2018) but limited and predominantly dominated by 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on which the description of a negative feedback </w:t>
      </w:r>
      <w:r w:rsidR="00F13F84" w:rsidRPr="001F473C">
        <w:rPr>
          <w:rFonts w:cs="Times New Roman"/>
          <w:color w:val="000000" w:themeColor="text1"/>
        </w:rPr>
        <w:t>is partly based</w:t>
      </w:r>
      <w:r w:rsidR="000E2E4A" w:rsidRPr="001F473C">
        <w:rPr>
          <w:rFonts w:cs="Times New Roman"/>
          <w:color w:val="000000" w:themeColor="text1"/>
        </w:rPr>
        <w:t xml:space="preserve">, are not analogous to modern emerging communities in Alaska: mid-Holocene boreal deciduous environments were dominated by birch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NRmsn6OA","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iguera et al., 2008; Kelly et al., 2013)</w:t>
      </w:r>
      <w:r w:rsidR="00F334AE">
        <w:rPr>
          <w:rFonts w:cs="Times New Roman"/>
          <w:color w:val="000000" w:themeColor="text1"/>
        </w:rPr>
        <w:fldChar w:fldCharType="end"/>
      </w:r>
      <w:r w:rsidR="000E2E4A" w:rsidRPr="001F473C">
        <w:rPr>
          <w:rFonts w:cs="Times New Roman"/>
          <w:color w:val="000000" w:themeColor="text1"/>
        </w:rPr>
        <w:t xml:space="preserve"> while recent studies have found alder (</w:t>
      </w:r>
      <w:r w:rsidR="000E2E4A" w:rsidRPr="001F473C">
        <w:rPr>
          <w:rFonts w:cs="Times New Roman"/>
          <w:i/>
          <w:iCs/>
          <w:color w:val="000000" w:themeColor="text1"/>
        </w:rPr>
        <w:t xml:space="preserve">Alnus </w:t>
      </w:r>
      <w:proofErr w:type="spellStart"/>
      <w:r w:rsidR="000E2E4A" w:rsidRPr="001F473C">
        <w:rPr>
          <w:rFonts w:cs="Times New Roman"/>
          <w:i/>
          <w:iCs/>
          <w:color w:val="000000" w:themeColor="text1"/>
        </w:rPr>
        <w:t>crispa</w:t>
      </w:r>
      <w:proofErr w:type="spellEnd"/>
      <w:r w:rsidR="000E2E4A" w:rsidRPr="001F473C">
        <w:rPr>
          <w:rFonts w:cs="Times New Roman"/>
          <w:color w:val="000000" w:themeColor="text1"/>
        </w:rPr>
        <w:t>), aspen (</w:t>
      </w:r>
      <w:r w:rsidR="000E2E4A" w:rsidRPr="001F473C">
        <w:rPr>
          <w:rFonts w:cs="Times New Roman"/>
          <w:i/>
          <w:iCs/>
          <w:color w:val="000000" w:themeColor="text1"/>
        </w:rPr>
        <w:t xml:space="preserve">Populus </w:t>
      </w:r>
      <w:proofErr w:type="spellStart"/>
      <w:r w:rsidR="000E2E4A" w:rsidRPr="001F473C">
        <w:rPr>
          <w:rFonts w:cs="Times New Roman"/>
          <w:i/>
          <w:iCs/>
          <w:color w:val="000000" w:themeColor="text1"/>
        </w:rPr>
        <w:t>tremuloides</w:t>
      </w:r>
      <w:proofErr w:type="spellEnd"/>
      <w:r w:rsidR="000E2E4A" w:rsidRPr="001F473C">
        <w:rPr>
          <w:rFonts w:cs="Times New Roman"/>
          <w:color w:val="000000" w:themeColor="text1"/>
        </w:rPr>
        <w:t>), and even 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in modern boreal forests after reburning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204,"uris":["http://zotero.org/users/10601290/items/SDAC34RQ"],"itemData":{"id":1204,"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ﬁre growth and density of tree seedlings in early succession and use structural equation models to estimate relative effects of environmental and pre-ﬁre conditions, ﬁre characteristics, and biotic interactions. We surveyed tree seedling recruits for 13 yr across a broad range of environmental and ﬁre conditions (n = 89) in Alaskan black spruce stands that burned in 2004. Densities of established seedlings at 13 yr were strongly determined by initial recruitment that occurred within 2 yr after ﬁre. High proportional combustion of the soil organic layer (ﬁre severity) led to increased densities of deciduous seedlings but not of black spruce and had a positive inﬂuence on aboveground biomass of all species. Biotic interactions such as mammalian herbivory or woody competition, potential mechanisms for relay ﬂoristic succession, had no detectable effects on tree seedling densities or biomass. Repeated surveys instead suggested persistent shifts in successional trajectories of tree communities from spruce to deciduous dominance at sites where high ﬁre severity created positive conditions for deciduous seedling recruitment and growth. Unless future species interactions alter the deciduous dominance of tree seedling composition, the vegetation transformations that we observed in response to high ﬁre severity are likely to persist over the short ﬁre cycle that increasingly characterizes the ﬁre regime of Interior Alaska.","container-title":"Ecosphere","DOI":"10.1002/ecs2.3129","ISSN":"2150-8925, 2150-8925","issue":"5","journalAbbreviation":"Ecosphere","language":"en","source":"DOI.org (Crossref)","title":"Factors shaping alternate successional trajectories in burned black spruce forests of Alaska","URL":"https://onlinelibrary.wiley.com/doi/10.1002/ecs2.3129","volume":"11","author":[{"family":"Johnstone","given":"J. F."},{"family":"Celis","given":"G."},{"family":"Chapin","given":"F. S."},{"family":"Hollingsworth","given":"T. N."},{"family":"Jean","given":"M."},{"family":"Mack","given":"M. C."}],"accessed":{"date-parts":[["2022",11,15]]},"issued":{"date-parts":[["2020",5]]},"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Early observations of regenerating deciduous </w:t>
      </w:r>
      <w:r w:rsidR="000B190E" w:rsidRPr="001F473C">
        <w:rPr>
          <w:rFonts w:cs="Times New Roman"/>
          <w:color w:val="000000" w:themeColor="text1"/>
        </w:rPr>
        <w:t>forests</w:t>
      </w:r>
      <w:r w:rsidR="000E2E4A" w:rsidRPr="001F473C">
        <w:rPr>
          <w:rFonts w:cs="Times New Roman"/>
          <w:color w:val="000000" w:themeColor="text1"/>
        </w:rPr>
        <w:t xml:space="preserve"> in Interior Alaska demonstrate that </w:t>
      </w:r>
      <w:r w:rsidR="000B190E" w:rsidRPr="001F473C">
        <w:rPr>
          <w:rFonts w:cs="Times New Roman"/>
          <w:color w:val="000000" w:themeColor="text1"/>
        </w:rPr>
        <w:t xml:space="preserve">forest </w:t>
      </w:r>
      <w:r w:rsidR="000E2E4A" w:rsidRPr="001F473C">
        <w:rPr>
          <w:rFonts w:cs="Times New Roman"/>
          <w:color w:val="000000" w:themeColor="text1"/>
        </w:rPr>
        <w:t>structure changes d</w:t>
      </w:r>
      <w:r w:rsidR="00C846A6" w:rsidRPr="001F473C">
        <w:rPr>
          <w:rFonts w:cs="Times New Roman"/>
          <w:color w:val="000000" w:themeColor="text1"/>
        </w:rPr>
        <w:t>istinctively</w:t>
      </w:r>
      <w:r w:rsidR="000E2E4A" w:rsidRPr="001F473C">
        <w:rPr>
          <w:rFonts w:cs="Times New Roman"/>
          <w:color w:val="000000" w:themeColor="text1"/>
        </w:rPr>
        <w:t xml:space="preserve"> across a 1-3 short-interval fire gradient: three burns result in a more open, clumped spatial distribution </w:t>
      </w:r>
      <w:r w:rsidR="000B190E" w:rsidRPr="001F473C">
        <w:rPr>
          <w:rFonts w:cs="Times New Roman"/>
          <w:color w:val="000000" w:themeColor="text1"/>
        </w:rPr>
        <w:t xml:space="preserve">of trees via </w:t>
      </w:r>
      <w:r w:rsidR="000E2E4A" w:rsidRPr="001F473C">
        <w:rPr>
          <w:rFonts w:cs="Times New Roman"/>
          <w:color w:val="000000" w:themeColor="text1"/>
        </w:rPr>
        <w:t xml:space="preserve">increased presence of willow and aspe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r w:rsidR="00F13F84" w:rsidRPr="001F473C">
        <w:rPr>
          <w:rFonts w:cs="Times New Roman"/>
          <w:color w:val="000000" w:themeColor="text1"/>
        </w:rPr>
        <w:t>Tree</w:t>
      </w:r>
      <w:r w:rsidR="000E2E4A" w:rsidRPr="001F473C">
        <w:rPr>
          <w:rFonts w:cs="Times New Roman"/>
          <w:color w:val="000000" w:themeColor="text1"/>
        </w:rPr>
        <w:t xml:space="preserve"> structure </w:t>
      </w:r>
      <w:r w:rsidR="00BA3D3D" w:rsidRPr="001F473C">
        <w:rPr>
          <w:rFonts w:cs="Times New Roman"/>
          <w:color w:val="000000" w:themeColor="text1"/>
        </w:rPr>
        <w:t xml:space="preserve">plays an important role in </w:t>
      </w:r>
      <w:r w:rsidR="000E2E4A" w:rsidRPr="001F473C">
        <w:rPr>
          <w:rFonts w:cs="Times New Roman"/>
          <w:color w:val="000000" w:themeColor="text1"/>
        </w:rPr>
        <w:t xml:space="preserve">shaping fuel distributions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1140,"uris":["http://zotero.org/users/10601290/items/IC458M53"],"itemData":{"id":1140,"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language":"en","page":"813-824","source":"DOI.org (Crossref)","title":"Effects of stand composition on fire hazard in mixed-wood Canadian boreal forest","volume":"11","author":[{"family":"Hély","given":"C."},{"family":"Bergeron","given":"Y."},{"family":"Flannigan","given":"M.D."}],"issued":{"date-parts":[["2000",12]]},"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w:t>
      </w:r>
      <w:proofErr w:type="spellStart"/>
      <w:r w:rsidR="00F334AE" w:rsidRPr="00F334AE">
        <w:rPr>
          <w:rFonts w:cs="Times New Roman"/>
          <w:color w:val="000000"/>
        </w:rPr>
        <w:t>Eckdahl</w:t>
      </w:r>
      <w:proofErr w:type="spellEnd"/>
      <w:r w:rsidR="00F334AE" w:rsidRPr="00F334AE">
        <w:rPr>
          <w:rFonts w:cs="Times New Roman"/>
          <w:color w:val="000000"/>
        </w:rPr>
        <w:t xml:space="preserve"> et al., 2022; </w:t>
      </w:r>
      <w:proofErr w:type="spellStart"/>
      <w:r w:rsidR="00F334AE" w:rsidRPr="00F334AE">
        <w:rPr>
          <w:rFonts w:cs="Times New Roman"/>
          <w:color w:val="000000"/>
        </w:rPr>
        <w:t>Hély</w:t>
      </w:r>
      <w:proofErr w:type="spellEnd"/>
      <w:r w:rsidR="00F334AE" w:rsidRPr="00F334AE">
        <w:rPr>
          <w:rFonts w:cs="Times New Roman"/>
          <w:color w:val="000000"/>
        </w:rPr>
        <w:t xml:space="preserve">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changing forest structure and composition alters fire behavior via changes to specific fire behavior variables, such as ignitability, spread intensity, and wind flow. In </w:t>
      </w:r>
      <w:r w:rsidR="00F13F84" w:rsidRPr="001F473C">
        <w:rPr>
          <w:rFonts w:cs="Times New Roman"/>
          <w:color w:val="000000" w:themeColor="text1"/>
        </w:rPr>
        <w:t xml:space="preserve">addition, deciduous species are faster 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the spatial distribution and abundance of fuels in emerging deciduous stands, limiting our ability to make informed hypotheses about potential fire behavior.</w:t>
      </w:r>
    </w:p>
    <w:p w14:paraId="58141165" w14:textId="5A310047" w:rsidR="000E2E4A" w:rsidRPr="001F473C" w:rsidRDefault="00BE38CE" w:rsidP="004747E5">
      <w:pPr>
        <w:ind w:firstLine="720"/>
        <w:rPr>
          <w:rFonts w:cs="Times New Roman"/>
        </w:rPr>
      </w:pPr>
      <w:r w:rsidRPr="001F473C">
        <w:rPr>
          <w:rFonts w:cs="Times New Roman"/>
        </w:rPr>
        <w:lastRenderedPageBreak/>
        <w:t xml:space="preserve">In addition, fire weather conditions are changing </w:t>
      </w:r>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r w:rsidR="00370554" w:rsidRPr="001F473C">
        <w:rPr>
          <w:rFonts w:cs="Times New Roman"/>
        </w:rPr>
        <w:t xml:space="preserve"> in ways outside the norms displayed in</w:t>
      </w:r>
      <w:r w:rsidR="002D261C" w:rsidRPr="001F473C">
        <w:rPr>
          <w:rFonts w:cs="Times New Roman"/>
        </w:rPr>
        <w:t xml:space="preserve"> historic or paleoecological analogs.</w:t>
      </w:r>
      <w:r w:rsidR="000E2E4A" w:rsidRPr="001F473C">
        <w:rPr>
          <w:rFonts w:cs="Times New Roman"/>
        </w:rPr>
        <w:t xml:space="preserve"> </w:t>
      </w:r>
      <w:r w:rsidR="00F13F84" w:rsidRPr="001F473C">
        <w:rPr>
          <w:rFonts w:cs="Times New Roman"/>
        </w:rPr>
        <w:t>Extreme fire seasons</w:t>
      </w:r>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3Al6faCn","properties":{"formattedCitation":"(Turquety et al., 2007)","plainCitation":"(Turquety et al., 2007)","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Turquety et al., 2007)</w:t>
      </w:r>
      <w:r w:rsidR="00A963AA">
        <w:rPr>
          <w:rFonts w:cs="Times New Roman"/>
        </w:rPr>
        <w:fldChar w:fldCharType="end"/>
      </w:r>
      <w:r w:rsidR="00F13F84" w:rsidRPr="001F473C">
        <w:rPr>
          <w:rFonts w:cs="Times New Roman"/>
        </w:rPr>
        <w:t xml:space="preserve"> may become the norm via 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r w:rsidR="00370554" w:rsidRPr="001F473C">
        <w:rPr>
          <w:rFonts w:cs="Times New Roman"/>
        </w:rPr>
        <w:t xml:space="preserve">Importantly, </w:t>
      </w:r>
      <w:r w:rsidR="004747E5" w:rsidRPr="001F473C">
        <w:rPr>
          <w:rFonts w:cs="Times New Roman"/>
        </w:rPr>
        <w:t xml:space="preserve">in 2004 and 2005 </w:t>
      </w:r>
      <w:r w:rsidR="00370554" w:rsidRPr="001F473C">
        <w:rPr>
          <w:rFonts w:cs="Times New Roman"/>
        </w:rPr>
        <w:t xml:space="preserve">under extreme fire weather conditions, </w:t>
      </w:r>
      <w:r w:rsidR="002D261C" w:rsidRPr="001F473C">
        <w:rPr>
          <w:rFonts w:cs="Times New Roman"/>
        </w:rPr>
        <w:t xml:space="preserve">spruce and mature deciduous stands burned at similar </w:t>
      </w:r>
      <w:sdt>
        <w:sdtPr>
          <w:rPr>
            <w:rFonts w:cs="Times New Roman"/>
          </w:rPr>
          <w:tag w:val="goog_rdk_6"/>
          <w:id w:val="-1261375441"/>
        </w:sdtPr>
        <w:sdtContent/>
      </w:sdt>
      <w:r w:rsidR="002D261C" w:rsidRPr="001F473C">
        <w:rPr>
          <w:rFonts w:cs="Times New Roman"/>
        </w:rPr>
        <w:t>frequencies</w:t>
      </w:r>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HfPvGdSM","properties":{"formattedCitation":"(Kasischke et al., 2010)","plainCitation":"(Kasischke et al., 2010)","noteIndex":0},"citationItems":[{"id":376,"uris":["http://zotero.org/users/10601290/items/SJMGTXZ6"],"itemData":{"id":376,"type":"article-journal","abstract":"A synthesis was carried out to examine Alaska's boreal forest fire regime. During the 2000s, an average of 767 000 ha</w:instrText>
      </w:r>
      <w:r w:rsidR="00A963AA">
        <w:rPr>
          <w:rFonts w:ascii="Cambria Math" w:hAnsi="Cambria Math" w:cs="Cambria Math"/>
        </w:rPr>
        <w:instrText>⊙</w:instrText>
      </w:r>
      <w:r w:rsidR="00A963AA">
        <w:rPr>
          <w:rFonts w:cs="Times New Roman"/>
        </w:rPr>
        <w:instrText xml:space="preserve"> year–1 burned, 50% higher than in any previous decade since the 1940s. Over the past 60 years, there was a decrease in the number of lightning-ignited …","container-title":"Journal of Forest …","note":"publisher: NRC Research Press","title":"Alaska's changing fire regime—implications for the vulnerability of its boreal forests","author":[{"family":"Kasischke","given":"E S"},{"family":"Verbyla","given":"D L"},{"family":"Rupp","given":"T S"},{"literal":"others"}],"issued":{"date-parts":[["2010"]]},"citation-key":"Kasischke_2010"}}],"schema":"https://github.com/citation-style-language/schema/raw/master/csl-citation.json"} </w:instrText>
      </w:r>
      <w:r w:rsidR="00A963AA">
        <w:rPr>
          <w:rFonts w:cs="Times New Roman"/>
        </w:rPr>
        <w:fldChar w:fldCharType="separate"/>
      </w:r>
      <w:r w:rsidR="00A963AA">
        <w:rPr>
          <w:rFonts w:cs="Times New Roman"/>
          <w:noProof/>
        </w:rPr>
        <w:t>(Kasischke et al., 2010)</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recent reburning in 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r w:rsidR="000E2E4A" w:rsidRPr="001F473C">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 </w:t>
      </w:r>
    </w:p>
    <w:p w14:paraId="46F5EA8E" w14:textId="51BE37E0" w:rsidR="000E2E4A" w:rsidRPr="001F473C" w:rsidRDefault="002D261C" w:rsidP="000E2E4A">
      <w:pPr>
        <w:ind w:firstLine="720"/>
        <w:rPr>
          <w:rFonts w:cs="Times New Roman"/>
        </w:rPr>
      </w:pPr>
      <w:r w:rsidRPr="001F473C">
        <w:rPr>
          <w:rFonts w:cs="Times New Roman"/>
        </w:rPr>
        <w:t xml:space="preserve">One challenge in understanding potential future fire behavior is the intrinsic novelty of emerging forest types: most of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r w:rsidR="00A963AA" w:rsidRPr="00A963AA">
        <w:rPr>
          <w:rFonts w:cs="Times New Roman"/>
        </w:rPr>
        <w:t xml:space="preserve"> </w:t>
      </w:r>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Emerging forest types with structures and compositions that differ from historic norms require models that can simultaneously test changing fire weather with shifts in fuel characteristics and stand structures.</w:t>
      </w:r>
      <w:r w:rsidR="000E2E4A" w:rsidRPr="001F473C">
        <w:rPr>
          <w:rFonts w:cs="Times New Roman"/>
        </w:rPr>
        <w:t xml:space="preserve"> </w:t>
      </w:r>
    </w:p>
    <w:p w14:paraId="634292A1" w14:textId="69A54BDC" w:rsidR="000E2E4A" w:rsidRPr="001F473C" w:rsidRDefault="002D261C" w:rsidP="004747E5">
      <w:pPr>
        <w:ind w:firstLine="720"/>
        <w:rPr>
          <w:rFonts w:cs="Times New Roman"/>
        </w:rPr>
      </w:pPr>
      <w:r w:rsidRPr="001F473C">
        <w:rPr>
          <w:rFonts w:cs="Times New Roman"/>
        </w:rPr>
        <w:t xml:space="preserve">Physics-based wildland fire behavior modeling can be used to explore potential fire behavior even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One such model </w:t>
      </w:r>
      <w:r w:rsidR="000E2E4A" w:rsidRPr="00C1776F">
        <w:rPr>
          <w:rFonts w:cs="Times New Roman"/>
          <w:color w:val="000000" w:themeColor="text1"/>
        </w:rPr>
        <w:t>is th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individual ecosystem components and the interactions </w:t>
      </w:r>
      <w:r w:rsidR="000E2E4A" w:rsidRPr="001F473C">
        <w:rPr>
          <w:rFonts w:cs="Times New Roman"/>
        </w:rPr>
        <w:lastRenderedPageBreak/>
        <w:t>of combustion with the atmosphere.</w:t>
      </w:r>
      <w:r w:rsidR="00B0049A" w:rsidRPr="001F473C">
        <w:rPr>
          <w:rFonts w:cs="Times New Roman"/>
        </w:rPr>
        <w:t xml:space="preserve"> </w:t>
      </w:r>
      <w:r w:rsidR="00E749C9" w:rsidRPr="001F473C">
        <w:rPr>
          <w:rFonts w:cs="Times New Roman"/>
        </w:rPr>
        <w:t>WFDS models 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a wide range of applicability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including the exploration of novel fire behavior across complex fuel structures such as the Wildland-Urban-Interfac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xml:space="preserve">, transitions between homogenous conifer forests and mixed conifer-deciduous 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0C00109E" w14:textId="1A036B15" w:rsidR="000E2E4A" w:rsidRPr="001F473C" w:rsidRDefault="00E749C9" w:rsidP="000E2E4A">
      <w:pPr>
        <w:ind w:firstLine="720"/>
        <w:rPr>
          <w:rFonts w:cs="Times New Roman"/>
          <w:b/>
        </w:rPr>
      </w:pPr>
      <w:r w:rsidRPr="001F473C">
        <w:rPr>
          <w:rFonts w:cs="Times New Roman"/>
        </w:rPr>
        <w:t xml:space="preserve">The lack of relevant information </w:t>
      </w:r>
      <w:r w:rsidRPr="001F473C">
        <w:rPr>
          <w:rFonts w:cs="Times New Roman"/>
          <w:color w:val="000000" w:themeColor="text1"/>
        </w:rPr>
        <w:t xml:space="preserve">on emerging </w:t>
      </w:r>
      <w:r w:rsidR="004747E5" w:rsidRPr="001F473C">
        <w:rPr>
          <w:rFonts w:cs="Times New Roman"/>
          <w:color w:val="000000" w:themeColor="text1"/>
        </w:rPr>
        <w:t xml:space="preserve">deciduous </w:t>
      </w:r>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questions related to fire behavior and fire self-regulation, which are 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r w:rsidR="00B0049A" w:rsidRPr="001F473C">
        <w:rPr>
          <w:rFonts w:cs="Times New Roman"/>
        </w:rPr>
        <w:t>In contrast to previous studies that examined the distribution and abundance of fuel elements after a single fire event, here we assessed fuel characteristics in boreal stands 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00B0049A" w:rsidRPr="001F473C">
        <w:rPr>
          <w:rFonts w:cs="Times New Roman"/>
        </w:rPr>
        <w:t>We hypothesize that fuel connectivity and abundance will initially increase with additional fires but decrease after three short-interval fires as reburns continue to consume fuel.</w:t>
      </w:r>
      <w:r w:rsidR="000E2E4A" w:rsidRPr="001F473C">
        <w:rPr>
          <w:rFonts w:cs="Times New Roman"/>
        </w:rPr>
        <w:t xml:space="preserve"> </w:t>
      </w:r>
      <w:r w:rsidR="00B0049A" w:rsidRPr="001F473C">
        <w:rPr>
          <w:rFonts w:cs="Times New Roman"/>
        </w:rPr>
        <w:t xml:space="preserve">In addition, we expect that potential fire behavior may increase as a result of successive reburns and community type changes, given the difference in </w:t>
      </w:r>
      <w:r w:rsidR="004747E5" w:rsidRPr="001F473C">
        <w:rPr>
          <w:rFonts w:cs="Times New Roman"/>
        </w:rPr>
        <w:t xml:space="preserve">forest </w:t>
      </w:r>
      <w:r w:rsidR="00B0049A" w:rsidRPr="001F473C">
        <w:rPr>
          <w:rFonts w:cs="Times New Roman"/>
        </w:rPr>
        <w:t>structure created by different dominating vegetation.</w:t>
      </w:r>
      <w:r w:rsidR="000E2E4A" w:rsidRPr="001F473C">
        <w:rPr>
          <w:rFonts w:cs="Times New Roman"/>
        </w:rPr>
        <w:t xml:space="preserve"> </w:t>
      </w:r>
      <w:r w:rsidR="00B0049A" w:rsidRPr="001F473C">
        <w:rPr>
          <w:rFonts w:cs="Times New Roman"/>
        </w:rPr>
        <w:t>Finally, we predicted that extreme fire weather conditions (high winds and low fuel moisture) may produce novel potential fire behavior in reburned stands, potentially overwhelming</w:t>
      </w:r>
      <w:r w:rsidR="004747E5" w:rsidRPr="001F473C">
        <w:rPr>
          <w:rFonts w:cs="Times New Roman"/>
        </w:rPr>
        <w:t xml:space="preserve"> fuel</w:t>
      </w:r>
      <w:r w:rsidR="00B0049A" w:rsidRPr="001F473C">
        <w:rPr>
          <w:rFonts w:cs="Times New Roman"/>
        </w:rPr>
        <w:t xml:space="preserve"> constraints (i.e., connectivity or abundance) to burn stands that would not burn otherwise.</w:t>
      </w:r>
      <w:r w:rsidR="000E2E4A" w:rsidRPr="001F473C">
        <w:rPr>
          <w:rFonts w:cs="Times New Roman"/>
        </w:rPr>
        <w:t xml:space="preserve"> </w:t>
      </w:r>
    </w:p>
    <w:p w14:paraId="00000015" w14:textId="1085F075" w:rsidR="00FD1B39" w:rsidRPr="001F473C" w:rsidRDefault="0072401A" w:rsidP="0072401A">
      <w:pPr>
        <w:pStyle w:val="Heading2"/>
      </w:pPr>
      <w:r w:rsidRPr="001F473C">
        <w:lastRenderedPageBreak/>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4074B0">
      <w:pPr>
        <w:pStyle w:val="Heading3"/>
      </w:pPr>
      <w:bookmarkStart w:id="1" w:name="_heading=h.ytacy9q4d9bn" w:colFirst="0" w:colLast="0"/>
      <w:bookmarkEnd w:id="1"/>
      <w:r w:rsidRPr="001F473C">
        <w:t xml:space="preserve">2.1 </w:t>
      </w:r>
      <w:r w:rsidR="002525A6" w:rsidRPr="001F473C">
        <w:t>Study Area</w:t>
      </w:r>
    </w:p>
    <w:p w14:paraId="00000018" w14:textId="3B173239" w:rsidR="00FD1B39" w:rsidRPr="001F473C" w:rsidRDefault="00B0049A" w:rsidP="00483C9A">
      <w:pPr>
        <w:ind w:firstLine="720"/>
        <w:rPr>
          <w:rFonts w:cs="Times New Roman"/>
        </w:rPr>
      </w:pPr>
      <w:r w:rsidRPr="001F473C">
        <w:rPr>
          <w:rFonts w:cs="Times New Roman"/>
        </w:rPr>
        <w:t>To investigate how reburns alter the spatial distribution of fuel, we sampled spatial patterns of fuel abundance and distribution at two locations in Interior Alaska.</w:t>
      </w:r>
      <w:r w:rsidR="002525A6" w:rsidRPr="001F473C">
        <w:rPr>
          <w:rFonts w:cs="Times New Roman"/>
        </w:rPr>
        <w:t xml:space="preserve"> </w:t>
      </w:r>
      <w:r w:rsidRPr="001F473C">
        <w:rPr>
          <w:rFonts w:cs="Times New Roman"/>
        </w:rPr>
        <w:t>Each site experienced 1-3 fires within &gt;30-year intervals, and between both locations, 42 plots were randomly established within burn perimeters 100m apart and a minimum of 50 m from roads. Eight additional plots were established in the unburned perimeters as references for the assumed prefire conditions.</w:t>
      </w:r>
      <w:r w:rsidR="002525A6" w:rsidRPr="001F473C">
        <w:rPr>
          <w:rFonts w:cs="Times New Roman"/>
        </w:rPr>
        <w:t xml:space="preserve"> </w:t>
      </w:r>
    </w:p>
    <w:p w14:paraId="00000019" w14:textId="19DF65AE" w:rsidR="00FD1B39" w:rsidRPr="001F473C" w:rsidRDefault="0072401A" w:rsidP="00483C9A">
      <w:pPr>
        <w:pStyle w:val="Heading3"/>
        <w:spacing w:line="480" w:lineRule="auto"/>
      </w:pPr>
      <w:bookmarkStart w:id="2" w:name="_heading=h.qso6pelaa3zp" w:colFirst="0" w:colLast="0"/>
      <w:bookmarkEnd w:id="2"/>
      <w:r w:rsidRPr="001F473C">
        <w:t xml:space="preserve">2.2 </w:t>
      </w:r>
      <w:r w:rsidR="002525A6" w:rsidRPr="001F473C">
        <w:t>Field Sampling</w:t>
      </w:r>
    </w:p>
    <w:p w14:paraId="0000001C" w14:textId="65A294FF" w:rsidR="00FD1B39" w:rsidRPr="001F473C" w:rsidRDefault="00AF17D5" w:rsidP="00AF17D5">
      <w:pPr>
        <w:ind w:firstLine="720"/>
        <w:rPr>
          <w:rFonts w:cs="Times New Roman"/>
          <w:color w:val="000000"/>
        </w:rPr>
      </w:pPr>
      <w:r w:rsidRPr="001F473C">
        <w:rPr>
          <w:rFonts w:cs="Times New Roman"/>
        </w:rPr>
        <w:t>To quantify fuel abundance in reburns, w</w:t>
      </w:r>
      <w:r w:rsidR="00093EEA" w:rsidRPr="001F473C">
        <w:rPr>
          <w:rFonts w:cs="Times New Roman"/>
        </w:rPr>
        <w:t xml:space="preserve">e measured </w:t>
      </w:r>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20m-by-20m plot.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understory </w:t>
      </w:r>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 randomly 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r w:rsidR="00B0049A" w:rsidRPr="001F473C">
        <w:rPr>
          <w:rFonts w:cs="Times New Roman"/>
          <w:color w:val="000000" w:themeColor="text1"/>
        </w:rPr>
        <w:t xml:space="preserve">To capture standing live and dead fuel abundance, </w:t>
      </w:r>
      <w:r w:rsidR="00B0049A" w:rsidRPr="001F473C">
        <w:rPr>
          <w:rFonts w:cs="Times New Roman"/>
          <w:color w:val="000000"/>
        </w:rPr>
        <w:t>we measured height and diameter at breast height (DBH 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 and scaled to produce estimates of tree density.</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w:t>
      </w:r>
      <w:r w:rsidR="00F662C3" w:rsidRPr="00483C9A">
        <w:rPr>
          <w:rFonts w:cs="Times New Roman"/>
          <w:color w:val="000000" w:themeColor="text1"/>
        </w:rPr>
        <w:lastRenderedPageBreak/>
        <w:t xml:space="preserve">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2996332D" w:rsidR="001829B5" w:rsidRDefault="00E749C9" w:rsidP="000E2E4A">
      <w:pPr>
        <w:ind w:firstLine="720"/>
        <w:rPr>
          <w:rFonts w:cs="Times New Roman"/>
          <w:color w:val="000000"/>
        </w:rPr>
      </w:pPr>
      <w:r w:rsidRPr="001F473C">
        <w:rPr>
          <w:rFonts w:cs="Times New Roman"/>
          <w:color w:val="000000"/>
        </w:rPr>
        <w:t>To calculate the spatial dispersion of standing fuel elements, we measured the distance to the nearest tree of each species present in the plot from each of the 10 sampling cubes.</w:t>
      </w:r>
      <w:r w:rsidR="002525A6" w:rsidRPr="001F473C">
        <w:rPr>
          <w:rFonts w:cs="Times New Roman"/>
          <w:color w:val="000000"/>
        </w:rPr>
        <w:t xml:space="preserve"> </w:t>
      </w:r>
      <w:r w:rsidRPr="001F473C">
        <w:rPr>
          <w:rFonts w:cs="Times New Roman"/>
          <w:color w:val="000000"/>
        </w:rPr>
        <w:t xml:space="preserve">We used the resulting measurements of a random point for each tree species to calculate Eberhardt’s index, a metric of dispersion based on random point-to-nearest-organism-distance, for each species across each plot </w:t>
      </w:r>
      <w:r w:rsidR="001829B5">
        <w:rPr>
          <w:rFonts w:cs="Times New Roman"/>
          <w:color w:val="000000"/>
        </w:rPr>
        <w:fldChar w:fldCharType="begin"/>
      </w:r>
      <w:r w:rsidR="00483C9A">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1829B5">
        <w:rPr>
          <w:rFonts w:cs="Times New Roman"/>
          <w:color w:val="000000"/>
        </w:rPr>
        <w:fldChar w:fldCharType="separate"/>
      </w:r>
      <w:r w:rsidR="00483C9A">
        <w:rPr>
          <w:rFonts w:cs="Times New Roman"/>
          <w:noProof/>
          <w:color w:val="000000"/>
        </w:rPr>
        <w:t>(Hines and Hines, 1979)</w:t>
      </w:r>
      <w:r w:rsidR="001829B5">
        <w:rPr>
          <w:rFonts w:cs="Times New Roman"/>
          <w:color w:val="000000"/>
        </w:rPr>
        <w:fldChar w:fldCharType="end"/>
      </w:r>
      <w:r w:rsidR="001829B5">
        <w:rPr>
          <w:rFonts w:cs="Times New Roman"/>
          <w:color w:val="000000"/>
        </w:rPr>
        <w:t>.</w:t>
      </w:r>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5D1F86E6" w:rsidR="00FD1B39" w:rsidRPr="001F473C" w:rsidRDefault="000E2E4A" w:rsidP="000E2E4A">
      <w:pPr>
        <w:ind w:firstLine="720"/>
        <w:rPr>
          <w:rFonts w:cs="Times New Roman"/>
          <w:color w:val="000000"/>
        </w:rPr>
      </w:pPr>
      <w:r w:rsidRPr="001F473C">
        <w:rPr>
          <w:rFonts w:cs="Times New Roman"/>
          <w:color w:val="000000"/>
        </w:rPr>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 suggest a regular pattern, values above suggest clumping.</w:t>
      </w:r>
    </w:p>
    <w:p w14:paraId="00000023" w14:textId="06FA6B70" w:rsidR="00FD1B39" w:rsidRPr="001F473C" w:rsidRDefault="0072401A" w:rsidP="00483C9A">
      <w:pPr>
        <w:pStyle w:val="Heading3"/>
        <w:spacing w:line="480" w:lineRule="auto"/>
      </w:pPr>
      <w:bookmarkStart w:id="3" w:name="_heading=h.lvbk36hgcrdm" w:colFirst="0" w:colLast="0"/>
      <w:bookmarkEnd w:id="3"/>
      <w:r w:rsidRPr="001F473C">
        <w:t xml:space="preserve">2.3 </w:t>
      </w:r>
      <w:r w:rsidR="002525A6" w:rsidRPr="001F473C">
        <w:t>Fire behavior modeling</w:t>
      </w:r>
    </w:p>
    <w:p w14:paraId="00000025" w14:textId="6600B26A" w:rsidR="00FD1B39" w:rsidRPr="001F473C" w:rsidRDefault="00E749C9" w:rsidP="00F427DF">
      <w:pPr>
        <w:ind w:firstLine="720"/>
        <w:rPr>
          <w:rFonts w:cs="Times New Roman"/>
        </w:rPr>
      </w:pPr>
      <w:r w:rsidRPr="001F473C">
        <w:rPr>
          <w:rFonts w:cs="Times New Roman"/>
        </w:rPr>
        <w:t>To model fire behavior based on estimated fuel structures in reburns,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E71E4B">
        <w:rPr>
          <w:rFonts w:cs="Times New Roman"/>
        </w:rPr>
        <w:instrText xml:space="preserve"> ADDIN ZOTERO_ITEM CSL_CITATION {"citationID":"52o05FoF","properties":{"formattedCitation":"(McGrattan et al., n.d.)","plainCitation":"(McGrattan et al., n.d.)","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 n.d.)</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First, it is a coupled fire atmospheric model that provides spatial and temporal predictions of fire behavior based on linkages between a large eddy computational fluid dynamics model and models for thermal degradation, convective and radiative heat transfer, and gas-phase combustion.</w:t>
      </w:r>
      <w:r w:rsidR="006D2ABC" w:rsidRPr="001F473C">
        <w:rPr>
          <w:rFonts w:cs="Times New Roman"/>
        </w:rPr>
        <w:t xml:space="preserve">  </w:t>
      </w:r>
      <w:r w:rsidRPr="001F473C">
        <w:rPr>
          <w:rFonts w:cs="Times New Roman"/>
        </w:rPr>
        <w:t>This approach allows the model to capture th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lastRenderedPageBreak/>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those occurring between mature black spruce forests and regenerating deciduous stands</w:t>
      </w:r>
      <w:r w:rsidR="0073364C">
        <w:rPr>
          <w:rFonts w:cs="Times New Roman"/>
          <w:color w:val="000000" w:themeColor="text1"/>
        </w:rPr>
        <w:t xml:space="preserve"> </w:t>
      </w:r>
      <w:r w:rsidR="0073364C">
        <w:rPr>
          <w:rFonts w:cs="Times New Roman"/>
          <w:color w:val="000000" w:themeColor="text1"/>
        </w:rPr>
        <w:fldChar w:fldCharType="begin"/>
      </w:r>
      <w:r w:rsidR="0073364C">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844,"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6,"uris":["http://zotero.org/users/10601290/items/PENAWVXH"],"itemData":{"id":36,"type":"article-journal","container-title":"J. Ecol.","language":"en","license":"http://onlinelibrary.wiley.com/termsAndConditions#vor","note":"publisher: Wiley","title":"Interactions among wildfire, forest type and landscape position are key determinants of boreal forest carbon stocks","author":[{"family":"Cahoon","given":"Sean M P"},{"family":"Sullivan","given":"Patrick F"},{"family":"Gray","given":"Andrew N"}],"issued":{"date-parts":[["2022",7]]},"citation-key":"Cahoon_2022"}}],"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AA1AB6" w:rsidRPr="00AA1AB6">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noteIndex":0},"citationItems":[{"id":13,"uris":["http://zotero.org/users/10601290/items/IHN3IBFT"],"itemData":{"id":13,"type":"document","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publisher":"sutherland.che.utah.edu","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2356,"uris":["http://zotero.org/users/10601290/items/BCRB8Q67"],"itemData":{"id":2356,"type":"article-journal","source":"ResearchGate","title":"Modeling wildland and wildland-urban interface fires","author":[{"family":"Mell","given":"William"}],"issued":{"date-parts":[["2007",1,1]]},"citation-key":"Mell_2007"}},{"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AA1AB6">
        <w:rPr>
          <w:rFonts w:cs="Times New Roman"/>
          <w:color w:val="000000" w:themeColor="text1"/>
        </w:rPr>
        <w:t xml:space="preserve">(Castle et al., 2013; McGrattan et al., 2012, n.d.; McGrattan and </w:t>
      </w:r>
      <w:proofErr w:type="spellStart"/>
      <w:r w:rsidR="00AA1AB6" w:rsidRPr="00AA1AB6">
        <w:rPr>
          <w:rFonts w:cs="Times New Roman"/>
          <w:color w:val="000000" w:themeColor="text1"/>
        </w:rPr>
        <w:t>Hostikka</w:t>
      </w:r>
      <w:proofErr w:type="spellEnd"/>
      <w:r w:rsidR="00AA1AB6" w:rsidRPr="00AA1AB6">
        <w:rPr>
          <w:rFonts w:cs="Times New Roman"/>
          <w:color w:val="000000" w:themeColor="text1"/>
        </w:rPr>
        <w:t>, n.d.;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02922B74" w:rsidR="009424C9" w:rsidRPr="001F473C" w:rsidRDefault="00D51CB7" w:rsidP="00483C9A">
      <w:pPr>
        <w:suppressLineNumbers/>
        <w:spacing w:line="240" w:lineRule="auto"/>
        <w:rPr>
          <w:rFonts w:cs="Times New Roman"/>
          <w:color w:val="FF0000"/>
        </w:rPr>
      </w:pPr>
      <w:r w:rsidRPr="001F473C">
        <w:rPr>
          <w:rFonts w:cs="Times New Roman"/>
          <w:b/>
          <w:bCs/>
        </w:rPr>
        <w:t>Figure 1</w:t>
      </w:r>
      <w:r w:rsidRPr="001F473C">
        <w:rPr>
          <w:rFonts w:cs="Times New Roman"/>
        </w:rPr>
        <w:t xml:space="preserve">. Modeling Scenarios. </w:t>
      </w:r>
      <w:r w:rsidR="009424C9" w:rsidRPr="001F473C">
        <w:rPr>
          <w:rFonts w:cs="Times New Roman"/>
        </w:rPr>
        <w:t>Simulated landscapes were built using observed forest composition and structure characteristics from once-burned and thrice-burned plots,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p>
    <w:p w14:paraId="3C99B823" w14:textId="77777777" w:rsidR="004C6443" w:rsidRPr="001F473C" w:rsidRDefault="004C6443" w:rsidP="00483C9A">
      <w:pPr>
        <w:suppressLineNumbers/>
        <w:spacing w:line="240" w:lineRule="auto"/>
        <w:rPr>
          <w:rFonts w:cs="Times New Roman"/>
        </w:rPr>
      </w:pPr>
    </w:p>
    <w:p w14:paraId="3B283325" w14:textId="788BBFBD" w:rsidR="009424C9" w:rsidRPr="001F473C" w:rsidRDefault="004C6443" w:rsidP="004C6443">
      <w:pPr>
        <w:ind w:firstLine="360"/>
        <w:rPr>
          <w:rFonts w:cs="Times New Roman"/>
        </w:rPr>
      </w:pPr>
      <w:r w:rsidRPr="001F473C">
        <w:rPr>
          <w:rFonts w:cs="Times New Roman"/>
        </w:rPr>
        <w:t xml:space="preserve">Our simulation-based experimental design was fully factorial. </w:t>
      </w:r>
      <w:r w:rsidR="00E749C9" w:rsidRPr="001F473C">
        <w:rPr>
          <w:rFonts w:cs="Times New Roman"/>
        </w:rPr>
        <w:t>This included (1) fuel setups with once- and thrice-burned fuels in the latter half of the fire simulation domain (with unburned fuels in the front half).</w:t>
      </w:r>
      <w:r w:rsidRPr="001F473C">
        <w:rPr>
          <w:rFonts w:cs="Times New Roman"/>
        </w:rPr>
        <w:t xml:space="preserve"> (2) Moderate or extreme fire weather. </w:t>
      </w:r>
      <w:r w:rsidR="00E749C9" w:rsidRPr="001F473C">
        <w:rPr>
          <w:rFonts w:cs="Times New Roman"/>
        </w:rPr>
        <w:t xml:space="preserve">Moderate fire weather was simulated with a surface fuel moisture of 10%, open (10-m </w:t>
      </w:r>
      <w:r w:rsidR="00352DDA" w:rsidRPr="001F473C">
        <w:rPr>
          <w:rFonts w:cs="Times New Roman"/>
        </w:rPr>
        <w:t xml:space="preserve">above ground level or </w:t>
      </w:r>
      <w:r w:rsidR="00E749C9" w:rsidRPr="001F473C">
        <w:rPr>
          <w:rFonts w:cs="Times New Roman"/>
        </w:rPr>
        <w:t xml:space="preserve">AGL) wind </w:t>
      </w:r>
      <w:r w:rsidR="00E749C9" w:rsidRPr="001F473C">
        <w:rPr>
          <w:rFonts w:cs="Times New Roman"/>
        </w:rPr>
        <w:lastRenderedPageBreak/>
        <w:t>speed of 4 m/s, and conifer/hardwood foliar moisture content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had surface fuel moistures of 10%, open (10-m AGL) wind speeds of 8 m/s, and conifer/hardwood foliar moisture contents of 77%</w:t>
      </w:r>
      <w:r w:rsidR="006D2ABC" w:rsidRPr="001F473C">
        <w:rPr>
          <w:rFonts w:cs="Times New Roman"/>
        </w:rPr>
        <w:t xml:space="preserve"> and </w:t>
      </w:r>
      <w:r w:rsidRPr="001F473C">
        <w:rPr>
          <w:rFonts w:cs="Times New Roman"/>
        </w:rPr>
        <w:t xml:space="preserve">89%. </w:t>
      </w:r>
      <w:r w:rsidR="00E749C9" w:rsidRPr="001F473C">
        <w:rPr>
          <w:rFonts w:cs="Times New Roman"/>
        </w:rPr>
        <w:t>We used fuel moisture metrics from the National Fuel Moisture Database (</w:t>
      </w:r>
      <w:r w:rsidR="0061294B">
        <w:rPr>
          <w:rFonts w:cs="Times New Roman"/>
        </w:rPr>
        <w:t>United States Forest Service 2010</w:t>
      </w:r>
      <w:r w:rsidR="00E749C9" w:rsidRPr="001F473C">
        <w:rPr>
          <w:rFonts w:cs="Times New Roman"/>
        </w:rPr>
        <w:t>), using the average (across 2011–2020) monthly minimum foliar moisture content.</w:t>
      </w:r>
    </w:p>
    <w:p w14:paraId="235BD337" w14:textId="603A124E" w:rsidR="004C6443" w:rsidRPr="001F473C" w:rsidRDefault="00EC21FF" w:rsidP="004C6443">
      <w:pPr>
        <w:pBdr>
          <w:top w:val="nil"/>
          <w:left w:val="nil"/>
          <w:bottom w:val="nil"/>
          <w:right w:val="nil"/>
          <w:between w:val="nil"/>
        </w:pBdr>
        <w:ind w:firstLine="360"/>
        <w:rPr>
          <w:rFonts w:cs="Times New Roman"/>
          <w:color w:val="000000"/>
        </w:rPr>
      </w:pPr>
      <w:r w:rsidRPr="001F473C">
        <w:rPr>
          <w:rFonts w:cs="Times New Roman"/>
        </w:rPr>
        <w:t>We generated random landscapes based on the observed densities, surface fuels, and spatial dispersion of trees for once- and thrice-burned stands.</w:t>
      </w:r>
      <w:r w:rsidR="002525A6" w:rsidRPr="001F473C">
        <w:rPr>
          <w:rFonts w:cs="Times New Roman"/>
        </w:rPr>
        <w:t xml:space="preserve"> </w:t>
      </w:r>
      <w:r w:rsidRPr="001F473C">
        <w:rPr>
          <w:rFonts w:cs="Times New Roman"/>
        </w:rPr>
        <w:t>To produce a representation of the average fuel characteristics, we distributed the mean density of trees across each simulated landscape and pulled from our distributions of composition, height, and DBH to assign each tree species, live/dead status, height, and volume.</w:t>
      </w:r>
      <w:r w:rsidR="00F427DF" w:rsidRPr="001F473C">
        <w:rPr>
          <w:rFonts w:cs="Times New Roman"/>
        </w:rPr>
        <w:t xml:space="preserve"> </w:t>
      </w:r>
      <w:r w:rsidRPr="001F473C">
        <w:rPr>
          <w:rFonts w:cs="Times New Roman"/>
        </w:rPr>
        <w:t>To produce an extreme representation of fuel, we distributed the 90</w:t>
      </w:r>
      <w:r w:rsidRPr="001F473C">
        <w:rPr>
          <w:rFonts w:cs="Times New Roman"/>
          <w:vertAlign w:val="superscript"/>
        </w:rPr>
        <w:t>th</w:t>
      </w:r>
      <w:r w:rsidRPr="001F473C">
        <w:rPr>
          <w:rFonts w:cs="Times New Roman"/>
        </w:rPr>
        <w:t xml:space="preserve"> quartile density of trees across the same 800 m × 300 m landscape pulled from the same distributions of composition, height, and DBH to assign tree characteristics (code available online).</w:t>
      </w:r>
      <w:r w:rsidR="0092718D" w:rsidRPr="001F473C">
        <w:rPr>
          <w:rFonts w:cs="Times New Roman"/>
        </w:rPr>
        <w:t xml:space="preserve"> </w:t>
      </w:r>
      <w:r w:rsidRPr="001F473C">
        <w:rPr>
          <w:rFonts w:cs="Times New Roman"/>
        </w:rPr>
        <w:t>In all scenarios, conifers were represented as cones, and deciduous species were represented as cylinders.</w:t>
      </w:r>
      <w:r w:rsidR="0092718D" w:rsidRPr="001F473C">
        <w:rPr>
          <w:rFonts w:cs="Times New Roman"/>
        </w:rPr>
        <w:t xml:space="preserve"> </w:t>
      </w:r>
      <w:r w:rsidRPr="001F473C">
        <w:rPr>
          <w:rFonts w:cs="Times New Roman"/>
        </w:rPr>
        <w:t>To capture the transition of fire from unburned to reburned stands, w</w:t>
      </w:r>
      <w:r w:rsidRPr="001F473C">
        <w:rPr>
          <w:rFonts w:cs="Times New Roman"/>
          <w:color w:val="000000"/>
        </w:rPr>
        <w:t>e started each modeled fire ignition in a simulated black spruce stand based on measurements of the forest structure and composition in our unburned reference plots (Fig.</w:t>
      </w:r>
      <w:r w:rsidR="0092718D" w:rsidRPr="001F473C">
        <w:rPr>
          <w:rFonts w:cs="Times New Roman"/>
          <w:color w:val="000000"/>
        </w:rPr>
        <w:t xml:space="preserve"> 2).</w:t>
      </w:r>
      <w:r w:rsidR="004C6443" w:rsidRPr="001F473C">
        <w:rPr>
          <w:rFonts w:cs="Times New Roman"/>
          <w:color w:val="000000"/>
        </w:rPr>
        <w:t xml:space="preserve"> </w:t>
      </w:r>
    </w:p>
    <w:p w14:paraId="00000029" w14:textId="7396D797" w:rsidR="00FD1B39" w:rsidRPr="001F473C" w:rsidRDefault="00EC21FF" w:rsidP="004C6443">
      <w:pPr>
        <w:pBdr>
          <w:top w:val="nil"/>
          <w:left w:val="nil"/>
          <w:bottom w:val="nil"/>
          <w:right w:val="nil"/>
          <w:between w:val="nil"/>
        </w:pBdr>
        <w:ind w:firstLine="360"/>
        <w:rPr>
          <w:rFonts w:cs="Times New Roman"/>
          <w:color w:val="000000"/>
        </w:rPr>
      </w:pPr>
      <w:r w:rsidRPr="001F473C">
        <w:rPr>
          <w:rFonts w:cs="Times New Roman"/>
          <w:color w:val="000000"/>
        </w:rPr>
        <w:t>The simulation domains spanned 560 m in the streamwise direction, 70 m in the spanwise direction, and 95 m tall.</w:t>
      </w:r>
      <w:r w:rsidR="004C6443" w:rsidRPr="001F473C">
        <w:rPr>
          <w:rFonts w:cs="Times New Roman"/>
          <w:color w:val="000000"/>
        </w:rPr>
        <w:t xml:space="preserve"> </w:t>
      </w:r>
      <w:r w:rsidRPr="001F473C">
        <w:rPr>
          <w:rFonts w:cs="Times New Roman"/>
          <w:color w:val="000000"/>
        </w:rPr>
        <w:t>The actual tracked trees differed between scenarios because of the computational restraints produced by the high number of trees in the high-fuel scenario.</w:t>
      </w:r>
      <w:r w:rsidR="00CA3881" w:rsidRPr="001F473C">
        <w:rPr>
          <w:rFonts w:cs="Times New Roman"/>
          <w:color w:val="000000"/>
        </w:rPr>
        <w:t xml:space="preserve"> </w:t>
      </w:r>
      <w:r w:rsidRPr="001F473C">
        <w:rPr>
          <w:rFonts w:cs="Times New Roman"/>
          <w:color w:val="000000"/>
        </w:rPr>
        <w:t>The once-or three burned fuels 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 (u(z) = u(r) x (z/z(r))^(1/7) ) where </w:t>
      </w:r>
      <w:r w:rsidR="004C6443" w:rsidRPr="001F473C">
        <w:rPr>
          <w:rFonts w:cs="Times New Roman"/>
          <w:color w:val="000000"/>
        </w:rPr>
        <w:lastRenderedPageBreak/>
        <w:t>u(r) was either 4 m/s or 8 m/s depending on our specific simulation case and z(r) 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54241363"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 WFDS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r w:rsidR="00EC21FF" w:rsidRPr="001F473C">
        <w:rPr>
          <w:rFonts w:cs="Times New Roman"/>
        </w:rPr>
        <w:t>Cones represent deciduous species, cylinders represent conifers.</w:t>
      </w:r>
    </w:p>
    <w:p w14:paraId="67A750ED" w14:textId="77777777" w:rsidR="007E5615" w:rsidRPr="001F473C" w:rsidRDefault="007E5615" w:rsidP="00483C9A">
      <w:pPr>
        <w:suppressLineNumbers/>
        <w:spacing w:line="240" w:lineRule="auto"/>
        <w:rPr>
          <w:rFonts w:cs="Times New Roman"/>
        </w:rPr>
      </w:pPr>
    </w:p>
    <w:p w14:paraId="4C002127" w14:textId="2E33C74E" w:rsidR="009424C9" w:rsidRPr="001F473C" w:rsidRDefault="009424C9" w:rsidP="00F427DF">
      <w:pPr>
        <w:ind w:firstLine="360"/>
        <w:rPr>
          <w:rFonts w:cs="Times New Roman"/>
        </w:rPr>
      </w:pPr>
      <w:r w:rsidRPr="001F473C">
        <w:rPr>
          <w:rFonts w:cs="Times New Roman"/>
        </w:rPr>
        <w:t xml:space="preserve">We represented understory fuel loads using the combined mean values of understory vegetation weight and seedling weight per square meter. </w:t>
      </w:r>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 </w:t>
      </w:r>
    </w:p>
    <w:p w14:paraId="78BC67A2" w14:textId="38A1FDF0" w:rsidR="000E2E4A" w:rsidRPr="001F473C" w:rsidRDefault="00EC21FF" w:rsidP="00B22222">
      <w:pPr>
        <w:ind w:firstLine="720"/>
        <w:rPr>
          <w:rFonts w:cs="Times New Roman"/>
        </w:rPr>
      </w:pPr>
      <w:bookmarkStart w:id="4" w:name="_heading=h.1ky2guarpywx" w:colFirst="0" w:colLast="0"/>
      <w:bookmarkStart w:id="5" w:name="_heading=h.6alijpchz6fi" w:colFirst="0" w:colLast="0"/>
      <w:bookmarkEnd w:id="4"/>
      <w:bookmarkEnd w:id="5"/>
      <w:r w:rsidRPr="001F473C">
        <w:rPr>
          <w:rFonts w:cs="Times New Roman"/>
        </w:rPr>
        <w:t>To explore how the characteristics of potential fire behavior differed across fuel/weather/burn scenarios, we tracked the 2m AGL wind velocity (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Pr="001F473C">
        <w:rPr>
          <w:rFonts w:cs="Times New Roman"/>
        </w:rPr>
        <w:t xml:space="preserve">We estimated canopy and canopy consumption in each scenario, measured as the percentage of dry </w:t>
      </w:r>
      <w:r w:rsidRPr="001F473C">
        <w:rPr>
          <w:rFonts w:cs="Times New Roman"/>
        </w:rPr>
        <w:lastRenderedPageBreak/>
        <w:t>mass consumed between the start and end of the simulation.</w:t>
      </w:r>
      <w:r w:rsidR="000E2E4A" w:rsidRPr="001F473C">
        <w:rPr>
          <w:rFonts w:cs="Times New Roman"/>
        </w:rPr>
        <w:t xml:space="preserve"> </w:t>
      </w:r>
      <w:r w:rsidR="00B95F3E" w:rsidRPr="001F473C">
        <w:rPr>
          <w:rFonts w:cs="Times New Roman"/>
        </w:rPr>
        <w:t>Canopy fuel consumption was estimated as the average consumption of tracked trees (the number of which was determined by computational restraints) in the area of interest for each scenario.</w:t>
      </w:r>
      <w:r w:rsidR="000E2E4A" w:rsidRPr="001F473C">
        <w:rPr>
          <w:rFonts w:cs="Times New Roman"/>
        </w:rPr>
        <w:t xml:space="preserve"> Because of the relatively low number of replications (due to processing time), we chose to analyze the results in a primarily qualitative fashion.</w:t>
      </w:r>
    </w:p>
    <w:p w14:paraId="0000002F" w14:textId="5588BE1B" w:rsidR="00FD1B39" w:rsidRPr="001F473C" w:rsidRDefault="0072401A" w:rsidP="0072401A">
      <w:pPr>
        <w:pStyle w:val="Heading2"/>
      </w:pPr>
      <w:r w:rsidRPr="001F473C">
        <w:t xml:space="preserve">3. </w:t>
      </w:r>
      <w:r w:rsidR="002525A6" w:rsidRPr="001F473C">
        <w:t xml:space="preserve">Results </w:t>
      </w:r>
    </w:p>
    <w:p w14:paraId="7BBA7F2F" w14:textId="6969EC56" w:rsidR="00CE6662" w:rsidRPr="001F473C" w:rsidRDefault="0072401A" w:rsidP="00483C9A">
      <w:pPr>
        <w:pStyle w:val="Heading3"/>
        <w:spacing w:line="480" w:lineRule="auto"/>
      </w:pPr>
      <w:bookmarkStart w:id="6" w:name="_heading=h.kauadt4jv3dr" w:colFirst="0" w:colLast="0"/>
      <w:bookmarkEnd w:id="6"/>
      <w:r w:rsidRPr="001F473C">
        <w:t xml:space="preserve">3.1 </w:t>
      </w:r>
      <w:r w:rsidR="00B55B97" w:rsidRPr="001F473C">
        <w:t>Fuel Abundance</w:t>
      </w:r>
    </w:p>
    <w:p w14:paraId="00000033" w14:textId="62B07C2B" w:rsidR="00FD1B39" w:rsidRPr="001F473C" w:rsidRDefault="00B95F3E" w:rsidP="00FC1099">
      <w:pPr>
        <w:ind w:firstLine="720"/>
        <w:rPr>
          <w:rFonts w:cs="Times New Roman"/>
          <w:color w:val="000000" w:themeColor="text1"/>
        </w:rPr>
      </w:pPr>
      <w:r w:rsidRPr="001F473C">
        <w:rPr>
          <w:rFonts w:cs="Times New Roman"/>
        </w:rPr>
        <w:t>The abundance of owned woody fuel in all size classes increased with reburning, but differed across specific reburn history and size classes.</w:t>
      </w:r>
      <w:r w:rsidR="00D51CB7" w:rsidRPr="001F473C">
        <w:rPr>
          <w:rFonts w:cs="Times New Roman"/>
        </w:rPr>
        <w:t xml:space="preserve"> </w:t>
      </w:r>
      <w:r w:rsidRPr="001F473C">
        <w:rPr>
          <w:rFonts w:cs="Times New Roman"/>
        </w:rPr>
        <w:t>Fine fuels (1- and 10-hour fuel</w:t>
      </w:r>
      <w:r w:rsidRPr="001F473C">
        <w:rPr>
          <w:rFonts w:cs="Times New Roman"/>
          <w:color w:val="000000" w:themeColor="text1"/>
        </w:rPr>
        <w:t>s) were most abundant in the once- and twice-burned plots, increasing by an average factor of three after one fire, decreasing by a factor of 1.6 after two fires, and increasing by a factor of two after three fires.</w:t>
      </w:r>
      <w:r w:rsidR="00B83864" w:rsidRPr="001F473C">
        <w:rPr>
          <w:rFonts w:cs="Times New Roman"/>
          <w:color w:val="000000" w:themeColor="text1"/>
        </w:rPr>
        <w:t xml:space="preserve"> Large fuels (1,000-hour fuels) followed a similar trend, increasing by a factor of 8 after one fire, declining after the second, and reaching a maximum average of 4.29 tons per ha after three fires. </w:t>
      </w:r>
      <w:r w:rsidRPr="001F473C">
        <w:rPr>
          <w:rFonts w:cs="Times New Roman"/>
          <w:color w:val="000000" w:themeColor="text1"/>
        </w:rPr>
        <w:t>Medium fuel size classes (100-hours) increased after one fire but did not change meaningfully between reburning (Fig.</w:t>
      </w:r>
      <w:r w:rsidR="00D51CB7" w:rsidRPr="001F473C">
        <w:rPr>
          <w:rFonts w:cs="Times New Roman"/>
          <w:color w:val="000000" w:themeColor="text1"/>
        </w:rPr>
        <w:t xml:space="preserve"> </w:t>
      </w:r>
      <w:r w:rsidR="00007890" w:rsidRPr="001F473C">
        <w:rPr>
          <w:rFonts w:cs="Times New Roman"/>
          <w:color w:val="000000" w:themeColor="text1"/>
        </w:rPr>
        <w:t>3</w:t>
      </w:r>
      <w:r w:rsidR="00D51CB7" w:rsidRPr="001F473C">
        <w:rPr>
          <w:rFonts w:cs="Times New Roman"/>
          <w:color w:val="000000" w:themeColor="text1"/>
        </w:rPr>
        <w:t>)</w:t>
      </w:r>
      <w:r w:rsidR="00B83864" w:rsidRPr="001F473C">
        <w:rPr>
          <w:rFonts w:cs="Times New Roman"/>
          <w:color w:val="000000" w:themeColor="text1"/>
        </w:rPr>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32A1D24D">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1001B02C" w:rsidR="00366ED2" w:rsidRPr="001F473C" w:rsidRDefault="004E27E6" w:rsidP="00483C9A">
      <w:pPr>
        <w:suppressLineNumbers/>
        <w:spacing w:line="240" w:lineRule="auto"/>
        <w:rPr>
          <w:rFonts w:cs="Times New Roman"/>
          <w:bCs/>
        </w:rPr>
      </w:pPr>
      <w:r w:rsidRPr="001F473C">
        <w:rPr>
          <w:rFonts w:cs="Times New Roman"/>
          <w:b/>
        </w:rPr>
        <w:lastRenderedPageBreak/>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 xml:space="preserve">across years since initial fire and between sites according to size classes. </w:t>
      </w:r>
      <w:bookmarkStart w:id="7" w:name="_heading=h.9txb2ord534j" w:colFirst="0" w:colLast="0"/>
      <w:bookmarkStart w:id="8" w:name="_Toc113442003"/>
      <w:bookmarkEnd w:id="7"/>
      <w:r w:rsidR="006E0D8F" w:rsidRPr="001F473C">
        <w:rPr>
          <w:rFonts w:cs="Times New Roman"/>
          <w:bCs/>
        </w:rPr>
        <w:t xml:space="preserve">Dots represent outliers. </w:t>
      </w:r>
    </w:p>
    <w:p w14:paraId="590DE995" w14:textId="77777777" w:rsidR="000E2E4A" w:rsidRPr="001F473C" w:rsidRDefault="000E2E4A" w:rsidP="00483C9A">
      <w:pPr>
        <w:suppressLineNumbers/>
        <w:spacing w:line="240" w:lineRule="auto"/>
        <w:rPr>
          <w:rFonts w:cs="Times New Roman"/>
          <w:bCs/>
        </w:rPr>
      </w:pPr>
    </w:p>
    <w:p w14:paraId="516D225E" w14:textId="621512EC" w:rsidR="000E2E4A" w:rsidRPr="001F473C" w:rsidRDefault="00B95F3E" w:rsidP="004C6443">
      <w:pPr>
        <w:ind w:firstLine="720"/>
        <w:rPr>
          <w:rFonts w:cs="Times New Roman"/>
          <w:bCs/>
        </w:rPr>
      </w:pPr>
      <w:r w:rsidRPr="001F473C">
        <w:rPr>
          <w:rFonts w:cs="Times New Roman"/>
          <w:bCs/>
        </w:rPr>
        <w:t>The density and mass of standing fuels (live and dead trees) differed between the once-burned and thrice-burned plots: once-burned plots 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Tree height was greatest in once-burned stands, again due to the increased presence of dead spruce in the landscape (species height distributions are presented in 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Trees were generally less dense in the burned plots.</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quartile 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8"/>
    <w:p w14:paraId="573C9213" w14:textId="5D6E5003" w:rsidR="005760E6" w:rsidRPr="001F473C" w:rsidRDefault="0072401A" w:rsidP="00483C9A">
      <w:pPr>
        <w:pStyle w:val="Heading3"/>
        <w:spacing w:line="480" w:lineRule="auto"/>
      </w:pPr>
      <w:r w:rsidRPr="001F473C">
        <w:t xml:space="preserve">3.2 </w:t>
      </w:r>
      <w:r w:rsidR="00B55B97" w:rsidRPr="001F473C">
        <w:t xml:space="preserve">Fuel </w:t>
      </w:r>
      <w:r w:rsidR="004C6443" w:rsidRPr="001F473C">
        <w:t>Structure</w:t>
      </w:r>
    </w:p>
    <w:p w14:paraId="06774654" w14:textId="35274A5C" w:rsidR="004C6443" w:rsidRPr="001F473C" w:rsidRDefault="0035031E" w:rsidP="00483C9A">
      <w:pPr>
        <w:rPr>
          <w:rFonts w:cs="Times New Roman"/>
        </w:rPr>
      </w:pPr>
      <w:r w:rsidRPr="001F473C">
        <w:rPr>
          <w:rFonts w:cs="Times New Roman"/>
        </w:rPr>
        <w:tab/>
      </w:r>
      <w:r w:rsidR="00B95F3E" w:rsidRPr="001F473C">
        <w:rPr>
          <w:rFonts w:cs="Times New Roman"/>
        </w:rPr>
        <w:t>Surface fuels were less connected in the thrice-burned plots than in the once-burned plots (Fig.</w:t>
      </w:r>
      <w:r w:rsidRPr="001F473C">
        <w:rPr>
          <w:rFonts w:cs="Times New Roman"/>
        </w:rPr>
        <w:t xml:space="preserve"> </w:t>
      </w:r>
      <w:r w:rsidR="00007890" w:rsidRPr="001F473C">
        <w:rPr>
          <w:rFonts w:cs="Times New Roman"/>
        </w:rPr>
        <w:t>4</w:t>
      </w:r>
      <w:r w:rsidRPr="001F473C">
        <w:rPr>
          <w:rFonts w:cs="Times New Roman"/>
        </w:rPr>
        <w:t>)</w:t>
      </w:r>
      <w:r w:rsidR="00512CF8" w:rsidRPr="001F473C">
        <w:rPr>
          <w:rFonts w:cs="Times New Roman"/>
        </w:rPr>
        <w:t xml:space="preserve">. </w:t>
      </w:r>
      <w:r w:rsidR="00B95F3E" w:rsidRPr="001F473C">
        <w:rPr>
          <w:rFonts w:cs="Times New Roman"/>
        </w:rPr>
        <w:t>Once-burned plots had greater surface fuel cover and fuel loads than thrice-burned stands (Table 2).</w:t>
      </w:r>
      <w:r w:rsidR="00512CF8" w:rsidRPr="001F473C">
        <w:rPr>
          <w:rFonts w:cs="Times New Roman"/>
        </w:rPr>
        <w:t xml:space="preserve"> </w:t>
      </w:r>
      <w:r w:rsidR="00B95F3E" w:rsidRPr="001F473C">
        <w:rPr>
          <w:rFonts w:cs="Times New Roman"/>
        </w:rPr>
        <w:t>Thrice-burned plots contained high amounts of litter patches without surface fuels (Fig.</w:t>
      </w:r>
      <w:r w:rsidR="00512CF8" w:rsidRPr="001F473C">
        <w:rPr>
          <w:rFonts w:cs="Times New Roman"/>
        </w:rPr>
        <w:t xml:space="preserve"> 4)</w:t>
      </w:r>
      <w:r w:rsidR="00CA3881" w:rsidRPr="001F473C">
        <w:rPr>
          <w:rFonts w:cs="Times New Roman"/>
        </w:rPr>
        <w:t>.</w:t>
      </w:r>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6669DE05" w:rsidR="00FD0F80" w:rsidRPr="001F473C" w:rsidRDefault="00FD0F80" w:rsidP="0035031E">
            <w:pPr>
              <w:suppressLineNumbers/>
              <w:spacing w:line="240" w:lineRule="auto"/>
              <w:rPr>
                <w:rFonts w:cs="Times New Roman"/>
              </w:rPr>
            </w:pPr>
            <w:r w:rsidRPr="001F473C">
              <w:rPr>
                <w:rFonts w:cs="Times New Roman"/>
                <w:b/>
                <w:bCs/>
              </w:rPr>
              <w:lastRenderedPageBreak/>
              <w:t>Table 2.</w:t>
            </w:r>
            <w:r w:rsidR="00512CF8" w:rsidRPr="001F473C">
              <w:rPr>
                <w:rFonts w:cs="Times New Roman"/>
              </w:rPr>
              <w:t xml:space="preserve"> Characteristics of surface fuel and ground cover between once-burned and thrice-burned plots.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RDefault="00FD0F80" w:rsidP="0035031E">
      <w:pPr>
        <w:suppressLineNumbers/>
        <w:spacing w:line="240" w:lineRule="auto"/>
        <w:rPr>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58F7D9A" w:rsidR="0035031E" w:rsidRPr="001F473C" w:rsidRDefault="0035031E" w:rsidP="0035031E">
      <w:pPr>
        <w:suppressLineNumbers/>
        <w:spacing w:line="240" w:lineRule="auto"/>
        <w:rPr>
          <w:rFonts w:cs="Times New Roman"/>
        </w:rPr>
      </w:pPr>
      <w:r w:rsidRPr="001F473C">
        <w:rPr>
          <w:rFonts w:cs="Times New Roman"/>
          <w:noProof/>
        </w:rPr>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p>
    <w:p w14:paraId="50664C90" w14:textId="7DF0620E" w:rsidR="0035031E"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4</w:t>
      </w:r>
      <w:r w:rsidRPr="001F473C">
        <w:rPr>
          <w:rFonts w:cs="Times New Roman"/>
          <w:b/>
          <w:bCs/>
        </w:rPr>
        <w:t>.</w:t>
      </w:r>
      <w:r w:rsidRPr="001F473C">
        <w:rPr>
          <w:rFonts w:cs="Times New Roman"/>
        </w:rPr>
        <w:t xml:space="preserve"> Surface fuels across once- and thrice-burned simulated landscapes. X = 0 indicates the transition zone. </w:t>
      </w:r>
      <w:r w:rsidR="00B95F3E" w:rsidRPr="001F473C">
        <w:rPr>
          <w:rFonts w:cs="Times New Roman"/>
        </w:rPr>
        <w:t>Surface fuels are split into two classes:1) litter only, shown in tan, where leaves, lichen, moss, and organic material are present, but not understory vegetation; and 2) litter, herbs, and shrubs, shown in green, where herbs and woody shrubs are present on top of the existing litter layer.</w:t>
      </w:r>
      <w:r w:rsidRPr="001F473C">
        <w:rPr>
          <w:rFonts w:cs="Times New Roman"/>
        </w:rPr>
        <w:t xml:space="preserve"> </w:t>
      </w:r>
    </w:p>
    <w:p w14:paraId="05F40BE5" w14:textId="77777777" w:rsidR="00512CF8" w:rsidRPr="001F473C" w:rsidRDefault="00512CF8" w:rsidP="00483C9A">
      <w:pPr>
        <w:suppressLineNumbers/>
        <w:spacing w:line="240" w:lineRule="auto"/>
        <w:rPr>
          <w:rFonts w:cs="Times New Roman"/>
        </w:rPr>
      </w:pPr>
    </w:p>
    <w:p w14:paraId="0000004A" w14:textId="1EDA20A8"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r w:rsidR="00007890" w:rsidRPr="001F473C">
        <w:rPr>
          <w:rFonts w:cs="Times New Roman"/>
        </w:rPr>
        <w:t>5)</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 plots.</w:t>
      </w:r>
      <w:r w:rsidR="00512CF8" w:rsidRPr="001F473C">
        <w:rPr>
          <w:rFonts w:cs="Times New Roman"/>
        </w:rPr>
        <w:t xml:space="preserve"> </w:t>
      </w:r>
      <w:r w:rsidR="00B95F3E" w:rsidRPr="001F473C">
        <w:rPr>
          <w:rFonts w:cs="Times New Roman"/>
        </w:rPr>
        <w:t>Variability among species was the greatest in the once- and thrice-burned plots.</w:t>
      </w:r>
      <w:r w:rsidRPr="001F473C">
        <w:rPr>
          <w:rFonts w:cs="Times New Roman"/>
        </w:rPr>
        <w:t xml:space="preserve"> Eberhardt’s index values for aspen in particular show the greatest change across burn history, increasing from </w:t>
      </w:r>
      <w:r w:rsidR="004263B1" w:rsidRPr="001F473C">
        <w:rPr>
          <w:rFonts w:cs="Times New Roman"/>
        </w:rPr>
        <w:t xml:space="preserve">1.37 to 1.71 to 2.69 </w:t>
      </w:r>
      <w:r w:rsidR="004263B1" w:rsidRPr="001F473C">
        <w:rPr>
          <w:rFonts w:cs="Times New Roman"/>
        </w:rPr>
        <w:lastRenderedPageBreak/>
        <w:t>after 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1EA1382D" w:rsidR="009F7412" w:rsidRPr="001F473C" w:rsidRDefault="00BB31E8"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5</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 population is 1.27; values below suggest a regular pattern and values above suggest clumping.</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31392566" w:rsidR="00CE6662" w:rsidRPr="001F473C" w:rsidRDefault="0072401A" w:rsidP="00483C9A">
      <w:pPr>
        <w:pStyle w:val="Heading3"/>
        <w:spacing w:line="480" w:lineRule="auto"/>
      </w:pPr>
      <w:r w:rsidRPr="001F473C">
        <w:t xml:space="preserve">3.3 </w:t>
      </w:r>
      <w:r w:rsidR="0092718D" w:rsidRPr="001F473C">
        <w:t xml:space="preserve">Modeled </w:t>
      </w:r>
      <w:r w:rsidR="004C6443" w:rsidRPr="001F473C">
        <w:t>F</w:t>
      </w:r>
      <w:r w:rsidR="0092718D" w:rsidRPr="001F473C">
        <w:t xml:space="preserve">ire </w:t>
      </w:r>
      <w:r w:rsidR="004C6443" w:rsidRPr="001F473C">
        <w:t>B</w:t>
      </w:r>
      <w:r w:rsidR="0092718D" w:rsidRPr="001F473C">
        <w:t>ehavior</w:t>
      </w:r>
    </w:p>
    <w:p w14:paraId="30F50CFE" w14:textId="48095E90" w:rsidR="00300169" w:rsidRPr="001F473C" w:rsidRDefault="00B95F3E" w:rsidP="00BB7DAF">
      <w:pPr>
        <w:ind w:firstLine="720"/>
        <w:rPr>
          <w:rFonts w:cs="Times New Roman"/>
        </w:rPr>
      </w:pPr>
      <w:r w:rsidRPr="001F473C">
        <w:rPr>
          <w:rFonts w:cs="Times New Roman"/>
        </w:rPr>
        <w:t>Simulations show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Pr="001F473C">
        <w:rPr>
          <w:rFonts w:cs="Times New Roman"/>
        </w:rPr>
        <w:t>As the flow approaches the transition point, there is a reversal of the canopy flow direction associated with the detachment of the above canopy flow and void in pressure on the upwind edge of the mature black spruce canopy.</w:t>
      </w:r>
      <w:r w:rsidR="00BB7DAF" w:rsidRPr="001F473C">
        <w:rPr>
          <w:rFonts w:cs="Times New Roman"/>
        </w:rPr>
        <w:t xml:space="preserve"> </w:t>
      </w:r>
      <w:r w:rsidR="002C7E01" w:rsidRPr="001F473C">
        <w:rPr>
          <w:rFonts w:cs="Times New Roman"/>
        </w:rPr>
        <w:t>After 50–100 m, the flow above the canopy flow reattaches, resulting in a significant increase in the wind velocity (Fig 8).</w:t>
      </w:r>
      <w:r w:rsidR="00BB7DAF" w:rsidRPr="001F473C">
        <w:rPr>
          <w:rFonts w:cs="Times New Roman"/>
        </w:rPr>
        <w:t xml:space="preserve"> </w:t>
      </w:r>
      <w:r w:rsidR="002C7E01" w:rsidRPr="001F473C">
        <w:rPr>
          <w:rFonts w:cs="Times New Roman"/>
        </w:rPr>
        <w:t>Wind speeds were slightly higher in mean fuel scenarios than in high fuel scenarios, regardless of the burn history.</w:t>
      </w:r>
      <w:r w:rsidR="00300169" w:rsidRPr="001F473C">
        <w:rPr>
          <w:rFonts w:cs="Times New Roman"/>
        </w:rPr>
        <w:t xml:space="preserve"> The primary difference between burn scenarios is the slightly faster wind speeds present towards the edge of the once-burned simulated landscape (x = 100 to 200, wind speeds reach 6 m/s, Fig. </w:t>
      </w:r>
      <w:r w:rsidR="002C7E01" w:rsidRPr="001F473C">
        <w:rPr>
          <w:rFonts w:cs="Times New Roman"/>
        </w:rPr>
        <w:t>6A) compared to the thrice-burned landscape (in the same region, wind speeds reach 4 m/s; Fig.</w:t>
      </w:r>
      <w:r w:rsidR="00300169" w:rsidRPr="001F473C">
        <w:rPr>
          <w:rFonts w:cs="Times New Roman"/>
        </w:rPr>
        <w:t xml:space="preserve"> 6B).</w:t>
      </w:r>
    </w:p>
    <w:p w14:paraId="35FC73E2" w14:textId="77777777" w:rsidR="00300169" w:rsidRPr="001F473C" w:rsidRDefault="00300169" w:rsidP="00300169">
      <w:pPr>
        <w:suppressLineNumbers/>
        <w:rPr>
          <w:rFonts w:cs="Times New Roman"/>
        </w:rPr>
      </w:pPr>
      <w:r w:rsidRPr="001F473C">
        <w:rPr>
          <w:rFonts w:cs="Times New Roman"/>
          <w:noProof/>
        </w:rPr>
        <w:lastRenderedPageBreak/>
        <w:drawing>
          <wp:inline distT="0" distB="0" distL="0" distR="0" wp14:anchorId="79D2C7D8" wp14:editId="264994D8">
            <wp:extent cx="5825515" cy="3883677"/>
            <wp:effectExtent l="0" t="0" r="381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4">
                      <a:extLst>
                        <a:ext uri="{28A0092B-C50C-407E-A947-70E740481C1C}">
                          <a14:useLocalDpi xmlns:a14="http://schemas.microsoft.com/office/drawing/2010/main" val="0"/>
                        </a:ext>
                      </a:extLst>
                    </a:blip>
                    <a:stretch>
                      <a:fillRect/>
                    </a:stretch>
                  </pic:blipFill>
                  <pic:spPr>
                    <a:xfrm>
                      <a:off x="0" y="0"/>
                      <a:ext cx="5855319" cy="3903546"/>
                    </a:xfrm>
                    <a:prstGeom prst="rect">
                      <a:avLst/>
                    </a:prstGeom>
                  </pic:spPr>
                </pic:pic>
              </a:graphicData>
            </a:graphic>
          </wp:inline>
        </w:drawing>
      </w:r>
    </w:p>
    <w:p w14:paraId="0C72FF74" w14:textId="1BCC3AA9" w:rsidR="00300169" w:rsidRPr="001F473C" w:rsidRDefault="00300169" w:rsidP="00483C9A">
      <w:pPr>
        <w:suppressLineNumbers/>
        <w:spacing w:line="240" w:lineRule="auto"/>
        <w:rPr>
          <w:rFonts w:cs="Times New Roman"/>
        </w:rPr>
      </w:pPr>
      <w:r w:rsidRPr="001F473C">
        <w:rPr>
          <w:rFonts w:cs="Times New Roman"/>
          <w:b/>
          <w:bCs/>
        </w:rPr>
        <w:t>Figure 6.</w:t>
      </w:r>
      <w:r w:rsidRPr="001F473C">
        <w:rPr>
          <w:rFonts w:cs="Times New Roman"/>
        </w:rPr>
        <w:t xml:space="preserve"> Wind speed across scenario landscapes (in meters per seconds). X = -100 to 0 is the mature unburned simulated landscape, X = 0 is the start of the transition point, and X = 0 to 200 is the reburned simulated landscape. A) Wind speed across all scenarios of once-burned simulated landscapes. </w:t>
      </w:r>
      <w:r w:rsidR="002C7E01" w:rsidRPr="001F473C">
        <w:rPr>
          <w:rFonts w:cs="Times New Roman"/>
        </w:rPr>
        <w:t>B) Wind speed 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402D5C89" w14:textId="3FA33E64" w:rsidR="002E2E41" w:rsidRPr="001F473C" w:rsidRDefault="002C7E01" w:rsidP="0035031E">
      <w:pPr>
        <w:ind w:firstLine="720"/>
        <w:rPr>
          <w:rFonts w:cs="Times New Roman"/>
        </w:rPr>
      </w:pPr>
      <w:r w:rsidRPr="001F473C">
        <w:rPr>
          <w:rFonts w:cs="Times New Roman"/>
        </w:rPr>
        <w:t>Out of the eight total scenarios, only one (once-burned, mean fuel, and extreme weather) experienced sustained fire spread across the majority of the domain.</w:t>
      </w:r>
      <w:r w:rsidR="004C6443" w:rsidRPr="001F473C">
        <w:rPr>
          <w:rFonts w:cs="Times New Roman"/>
        </w:rPr>
        <w:t xml:space="preserve"> </w:t>
      </w:r>
      <w:r w:rsidRPr="001F473C">
        <w:rPr>
          <w:rFonts w:cs="Times New Roman"/>
        </w:rPr>
        <w:t>In all other scenarios, fire burned into the reburned landscape and halted within 50–75 m beyond the transition point x = 0.</w:t>
      </w:r>
      <w:r w:rsidR="004C6443" w:rsidRPr="001F473C">
        <w:rPr>
          <w:rFonts w:cs="Times New Roman"/>
        </w:rPr>
        <w:t xml:space="preserve"> </w:t>
      </w:r>
      <w:r w:rsidRPr="001F473C">
        <w:rPr>
          <w:rFonts w:cs="Times New Roman"/>
        </w:rPr>
        <w:t>Both the once-burned and thrice-burned scenarios burned in WFDS, but fire behavior differed greatly between reburn histories.</w:t>
      </w:r>
      <w:r w:rsidR="002E2E41" w:rsidRPr="001F473C">
        <w:rPr>
          <w:rFonts w:cs="Times New Roman"/>
        </w:rPr>
        <w:t xml:space="preserve"> </w:t>
      </w:r>
      <w:r w:rsidRPr="001F473C">
        <w:rPr>
          <w:rFonts w:cs="Times New Roman"/>
        </w:rPr>
        <w:t>In both the once-burned and thrice-burned landscapes, bare patches of ground seemed to prevent fire spread, as demonstrated in both the high-fuel + extreme weather scenarios, in which the fire forked in two directions owing to the presence of a bare patch (Fig.</w:t>
      </w:r>
      <w:r w:rsidR="0035031E" w:rsidRPr="001F473C">
        <w:rPr>
          <w:rFonts w:cs="Times New Roman"/>
        </w:rPr>
        <w:t xml:space="preserve"> </w:t>
      </w:r>
      <w:r w:rsidR="00300169" w:rsidRPr="001F473C">
        <w:rPr>
          <w:rFonts w:cs="Times New Roman"/>
        </w:rPr>
        <w:t>7</w:t>
      </w:r>
      <w:r w:rsidR="004C6443" w:rsidRPr="001F473C">
        <w:rPr>
          <w:rFonts w:cs="Times New Roman"/>
        </w:rPr>
        <w:t xml:space="preserve">A, Fig. </w:t>
      </w:r>
      <w:r w:rsidR="00300169" w:rsidRPr="001F473C">
        <w:rPr>
          <w:rFonts w:cs="Times New Roman"/>
        </w:rPr>
        <w:t>7</w:t>
      </w:r>
      <w:r w:rsidR="004C6443" w:rsidRPr="001F473C">
        <w:rPr>
          <w:rFonts w:cs="Times New Roman"/>
        </w:rPr>
        <w:t>B</w:t>
      </w:r>
      <w:r w:rsidR="0035031E" w:rsidRPr="001F473C">
        <w:rPr>
          <w:rFonts w:cs="Times New Roman"/>
        </w:rPr>
        <w:t xml:space="preserve">). </w:t>
      </w:r>
    </w:p>
    <w:p w14:paraId="6449C2D6" w14:textId="78032A20" w:rsidR="00C461DC" w:rsidRPr="001F473C" w:rsidRDefault="00B678E7" w:rsidP="00C461DC">
      <w:pPr>
        <w:suppressLineNumbers/>
        <w:rPr>
          <w:rFonts w:cs="Times New Roman"/>
        </w:rPr>
      </w:pPr>
      <w:r w:rsidRPr="001F473C">
        <w:rPr>
          <w:rFonts w:cs="Times New Roman"/>
          <w:noProof/>
        </w:rPr>
        <w:lastRenderedPageBreak/>
        <w:drawing>
          <wp:inline distT="0" distB="0" distL="0" distR="0" wp14:anchorId="2C74018A" wp14:editId="6748453B">
            <wp:extent cx="6141578" cy="1366337"/>
            <wp:effectExtent l="0" t="0" r="0" b="5715"/>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rotWithShape="1">
                    <a:blip r:embed="rId15" cstate="print">
                      <a:extLst>
                        <a:ext uri="{28A0092B-C50C-407E-A947-70E740481C1C}">
                          <a14:useLocalDpi xmlns:a14="http://schemas.microsoft.com/office/drawing/2010/main" val="0"/>
                        </a:ext>
                      </a:extLst>
                    </a:blip>
                    <a:srcRect l="12442" r="12642"/>
                    <a:stretch/>
                  </pic:blipFill>
                  <pic:spPr bwMode="auto">
                    <a:xfrm>
                      <a:off x="0" y="0"/>
                      <a:ext cx="6365234" cy="1416094"/>
                    </a:xfrm>
                    <a:prstGeom prst="rect">
                      <a:avLst/>
                    </a:prstGeom>
                    <a:ln>
                      <a:noFill/>
                    </a:ln>
                    <a:extLst>
                      <a:ext uri="{53640926-AAD7-44D8-BBD7-CCE9431645EC}">
                        <a14:shadowObscured xmlns:a14="http://schemas.microsoft.com/office/drawing/2010/main"/>
                      </a:ext>
                    </a:extLst>
                  </pic:spPr>
                </pic:pic>
              </a:graphicData>
            </a:graphic>
          </wp:inline>
        </w:drawing>
      </w:r>
    </w:p>
    <w:p w14:paraId="316DFD38" w14:textId="07466367" w:rsidR="00C461DC" w:rsidRPr="001F473C" w:rsidRDefault="00C461DC" w:rsidP="00483C9A">
      <w:pPr>
        <w:suppressLineNumbers/>
        <w:spacing w:line="240" w:lineRule="auto"/>
        <w:rPr>
          <w:rFonts w:cs="Times New Roman"/>
        </w:rPr>
      </w:pPr>
      <w:r w:rsidRPr="001F473C">
        <w:rPr>
          <w:rFonts w:cs="Times New Roman"/>
          <w:b/>
          <w:bCs/>
        </w:rPr>
        <w:t xml:space="preserve">Figure </w:t>
      </w:r>
      <w:r w:rsidR="00300169" w:rsidRPr="001F473C">
        <w:rPr>
          <w:rFonts w:cs="Times New Roman"/>
          <w:b/>
          <w:bCs/>
        </w:rPr>
        <w:t>7</w:t>
      </w:r>
      <w:r w:rsidRPr="001F473C">
        <w:rPr>
          <w:rFonts w:cs="Times New Roman"/>
        </w:rPr>
        <w:t xml:space="preserve">. Time of arrival of 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20C830BF" w:rsidR="00FE21AD" w:rsidRPr="001F473C" w:rsidRDefault="00FE21AD" w:rsidP="001C3A38">
      <w:pPr>
        <w:suppressLineNumbers/>
        <w:rPr>
          <w:rFonts w:cs="Times New Roman"/>
        </w:rPr>
      </w:pPr>
      <w:r w:rsidRPr="001F473C">
        <w:rPr>
          <w:rFonts w:cs="Times New Roman"/>
          <w:noProof/>
        </w:rPr>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p>
    <w:p w14:paraId="3B02D632" w14:textId="759F50CB" w:rsidR="009F077B" w:rsidRPr="001F473C" w:rsidRDefault="009F077B"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8</w:t>
      </w:r>
      <w:r w:rsidRPr="001F473C">
        <w:rPr>
          <w:rFonts w:cs="Times New Roman"/>
        </w:rPr>
        <w:t>. Wind</w:t>
      </w:r>
      <w:r w:rsidR="002F2AAE" w:rsidRPr="001F473C">
        <w:rPr>
          <w:rFonts w:cs="Times New Roman"/>
        </w:rPr>
        <w:t xml:space="preserve"> </w:t>
      </w:r>
      <w:r w:rsidRPr="001F473C">
        <w:rPr>
          <w:rFonts w:cs="Times New Roman"/>
        </w:rPr>
        <w:t xml:space="preserve">speed (in meters per second) averaged across </w:t>
      </w:r>
      <w:r w:rsidR="002F2AAE" w:rsidRPr="001F473C">
        <w:rPr>
          <w:rFonts w:cs="Times New Roman"/>
        </w:rPr>
        <w:t xml:space="preserve">the </w:t>
      </w:r>
      <w:r w:rsidRPr="001F473C">
        <w:rPr>
          <w:rFonts w:cs="Times New Roman"/>
        </w:rPr>
        <w:t xml:space="preserve">y-axis of landscape scenarios. </w:t>
      </w:r>
      <w:r w:rsidR="001C3A38" w:rsidRPr="001F473C">
        <w:rPr>
          <w:rFonts w:cs="Times New Roman"/>
        </w:rPr>
        <w:t xml:space="preserve">“Hi </w:t>
      </w:r>
      <w:proofErr w:type="spellStart"/>
      <w:r w:rsidR="001C3A38" w:rsidRPr="001F473C">
        <w:rPr>
          <w:rFonts w:cs="Times New Roman"/>
        </w:rPr>
        <w:t>Wx</w:t>
      </w:r>
      <w:proofErr w:type="spellEnd"/>
      <w:r w:rsidR="001C3A38" w:rsidRPr="001F473C">
        <w:rPr>
          <w:rFonts w:cs="Times New Roman"/>
        </w:rPr>
        <w:t xml:space="preserve">” stands for the extreme weather conditions and “Mod. </w:t>
      </w:r>
      <w:proofErr w:type="spellStart"/>
      <w:r w:rsidR="001C3A38" w:rsidRPr="001F473C">
        <w:rPr>
          <w:rFonts w:cs="Times New Roman"/>
        </w:rPr>
        <w:t>Wx</w:t>
      </w:r>
      <w:proofErr w:type="spellEnd"/>
      <w:r w:rsidR="001C3A38" w:rsidRPr="001F473C">
        <w:rPr>
          <w:rFonts w:cs="Times New Roman"/>
        </w:rPr>
        <w:t xml:space="preserve">” for the moderate scenario of fire weather conditions. </w:t>
      </w:r>
      <w:r w:rsidRPr="001F473C">
        <w:rPr>
          <w:rFonts w:cs="Times New Roman"/>
        </w:rPr>
        <w:t>A) Windspeed across all scenarios of once-burned simulated landscapes. B) Windspeed across all scenarios of thrice-burned simulated landscapes.</w:t>
      </w:r>
    </w:p>
    <w:p w14:paraId="0B93A392" w14:textId="147E7D00" w:rsidR="00ED2ACD" w:rsidRPr="001F473C" w:rsidRDefault="00ED2ACD" w:rsidP="00483C9A">
      <w:pPr>
        <w:suppressLineNumbers/>
        <w:spacing w:line="240" w:lineRule="auto"/>
        <w:rPr>
          <w:rFonts w:cs="Times New Roman"/>
        </w:rPr>
      </w:pPr>
    </w:p>
    <w:p w14:paraId="20075A5F" w14:textId="2DDDBAC9" w:rsidR="0035031E" w:rsidRPr="001F473C" w:rsidRDefault="002C7E01" w:rsidP="007E5615">
      <w:pPr>
        <w:ind w:firstLine="720"/>
        <w:rPr>
          <w:rFonts w:cs="Times New Roman"/>
        </w:rPr>
      </w:pPr>
      <w:r w:rsidRPr="001F473C">
        <w:rPr>
          <w:rFonts w:cs="Times New Roman"/>
        </w:rPr>
        <w:t xml:space="preserve">Within each scenario, trends in the rate of spread of the fire initially followed trends in wind speed; as wind speed dropped after the transition point at x = 0 (Fig. 8), the rate of spread </w:t>
      </w:r>
      <w:r w:rsidRPr="001F473C">
        <w:rPr>
          <w:rFonts w:cs="Times New Roman"/>
        </w:rPr>
        <w:lastRenderedPageBreak/>
        <w:t>declined in all scenarios (Fig.</w:t>
      </w:r>
      <w:r w:rsidR="002F2AAE" w:rsidRPr="001F473C">
        <w:rPr>
          <w:rFonts w:cs="Times New Roman"/>
        </w:rPr>
        <w:t xml:space="preserve"> 9).</w:t>
      </w:r>
      <w:r w:rsidR="007E5615" w:rsidRPr="001F473C">
        <w:rPr>
          <w:rFonts w:cs="Times New Roman"/>
        </w:rPr>
        <w:t xml:space="preserve"> </w:t>
      </w:r>
      <w:r w:rsidR="00ED2ACD" w:rsidRPr="001F473C">
        <w:rPr>
          <w:rFonts w:cs="Times New Roman"/>
        </w:rPr>
        <w:t xml:space="preserve">As wind speed begins to pick back up with increasing distance from the transition point, rate of spread does as well. </w:t>
      </w:r>
      <w:r w:rsidRPr="001F473C">
        <w:rPr>
          <w:rFonts w:cs="Times New Roman"/>
        </w:rPr>
        <w:t>However, across all scenarios, the rate of spread and wind eventually diverged.</w:t>
      </w:r>
      <w:r w:rsidR="00ED2ACD" w:rsidRPr="001F473C">
        <w:rPr>
          <w:rFonts w:cs="Times New Roman"/>
        </w:rPr>
        <w:t xml:space="preserve"> </w:t>
      </w:r>
      <w:r w:rsidRPr="001F473C">
        <w:rPr>
          <w:rFonts w:cs="Times New Roman"/>
        </w:rPr>
        <w:t>While wind speed continued to increase with distance from the transition point in all scenarios, only the once-burned, mean fuel, and extreme fire weather scenarios continued to burn past 50-75 meters beyond the transition point.</w:t>
      </w:r>
    </w:p>
    <w:p w14:paraId="2FEF78D4" w14:textId="77777777" w:rsidR="0035031E" w:rsidRPr="001F473C" w:rsidRDefault="0035031E" w:rsidP="0035031E">
      <w:pPr>
        <w:suppressLineNumbers/>
        <w:rPr>
          <w:rFonts w:cs="Times New Roman"/>
        </w:rPr>
      </w:pPr>
      <w:r w:rsidRPr="001F473C">
        <w:rPr>
          <w:rFonts w:cs="Times New Roman"/>
          <w:noProof/>
        </w:rPr>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06D61A9A" w14:textId="38395791" w:rsidR="009F077B"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9</w:t>
      </w:r>
      <w:r w:rsidRPr="001F473C">
        <w:rPr>
          <w:rFonts w:cs="Times New Roman"/>
        </w:rPr>
        <w:t xml:space="preserve">. </w:t>
      </w:r>
      <w:r w:rsidR="002C7E01" w:rsidRPr="001F473C">
        <w:rPr>
          <w:rFonts w:cs="Times New Roman"/>
        </w:rPr>
        <w:t>Rate of fire spread, in meters per second, across 200 meters of X beginning with the transition from simulated mature to reburned landscapes for each fuel/weather/burn scenario.</w:t>
      </w:r>
      <w:r w:rsidRPr="001F473C">
        <w:rPr>
          <w:rFonts w:cs="Times New Roman"/>
        </w:rPr>
        <w:t xml:space="preserve"> </w:t>
      </w:r>
    </w:p>
    <w:p w14:paraId="1E634BFA" w14:textId="77777777" w:rsidR="0035031E" w:rsidRPr="001F473C" w:rsidRDefault="0035031E" w:rsidP="00483C9A">
      <w:pPr>
        <w:suppressLineNumbers/>
        <w:spacing w:line="240" w:lineRule="auto"/>
        <w:rPr>
          <w:rFonts w:cs="Times New Roman"/>
        </w:rPr>
      </w:pPr>
    </w:p>
    <w:p w14:paraId="3A28B5C2" w14:textId="7F71FB56" w:rsidR="0092718D" w:rsidRPr="001F473C" w:rsidRDefault="0072401A" w:rsidP="00483C9A">
      <w:pPr>
        <w:pStyle w:val="Heading3"/>
        <w:spacing w:line="480" w:lineRule="auto"/>
      </w:pPr>
      <w:r w:rsidRPr="001F473C">
        <w:t xml:space="preserve">3.4 </w:t>
      </w:r>
      <w:r w:rsidR="0092718D" w:rsidRPr="001F473C">
        <w:t xml:space="preserve">Modeled </w:t>
      </w:r>
      <w:r w:rsidR="002F2AAE" w:rsidRPr="001F473C">
        <w:t>F</w:t>
      </w:r>
      <w:r w:rsidR="0092718D" w:rsidRPr="001F473C">
        <w:t xml:space="preserve">ire </w:t>
      </w:r>
      <w:r w:rsidR="002F2AAE" w:rsidRPr="001F473C">
        <w:t>E</w:t>
      </w:r>
      <w:r w:rsidR="0092718D" w:rsidRPr="001F473C">
        <w:t>ffects</w:t>
      </w:r>
    </w:p>
    <w:p w14:paraId="3C3557E0" w14:textId="746B4BC3" w:rsidR="007E5615" w:rsidRPr="001F473C" w:rsidRDefault="002C7E01" w:rsidP="000E2E4A">
      <w:pPr>
        <w:ind w:firstLine="720"/>
        <w:rPr>
          <w:rFonts w:cs="Times New Roman"/>
        </w:rPr>
      </w:pPr>
      <w:r w:rsidRPr="001F473C">
        <w:rPr>
          <w:rFonts w:cs="Times New Roman"/>
        </w:rPr>
        <w:t>Canopy consumption was greatest in the once-burned, mean fuel, and extreme weather scenarios (Fig. 10); again, it was the only scenario to burn past 75 m beyond the transition point (x = 0).</w:t>
      </w:r>
      <w:r w:rsidR="002F2AAE" w:rsidRPr="001F473C">
        <w:rPr>
          <w:rFonts w:cs="Times New Roman"/>
        </w:rPr>
        <w:t xml:space="preserve"> </w:t>
      </w:r>
      <w:r w:rsidRPr="001F473C">
        <w:rPr>
          <w:rFonts w:cs="Times New Roman"/>
        </w:rPr>
        <w:t>All other scenarios displayed high canopy consumption (&lt; 75%) within the first 25 m of combustion before dropping to 0% by the first 40 m of the reburned domain (Fig.</w:t>
      </w:r>
      <w:r w:rsidR="002F2AAE" w:rsidRPr="001F473C">
        <w:rPr>
          <w:rFonts w:cs="Times New Roman"/>
        </w:rPr>
        <w:t xml:space="preserve"> 11).</w:t>
      </w:r>
    </w:p>
    <w:p w14:paraId="43A46C8E" w14:textId="6FE78BAC" w:rsidR="00BD00AA" w:rsidRPr="001F473C" w:rsidRDefault="009E5257" w:rsidP="009E5257">
      <w:pPr>
        <w:suppressLineNumbers/>
        <w:spacing w:line="240" w:lineRule="auto"/>
        <w:rPr>
          <w:rFonts w:cs="Times New Roman"/>
        </w:rPr>
      </w:pPr>
      <w:r w:rsidRPr="001F473C">
        <w:rPr>
          <w:rFonts w:cs="Times New Roman"/>
          <w:noProof/>
        </w:rPr>
        <w:lastRenderedPageBreak/>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4EFB23" w14:textId="2C39F787" w:rsidR="007E5615" w:rsidRPr="001F473C" w:rsidRDefault="00BD00AA" w:rsidP="00483C9A">
      <w:pPr>
        <w:suppressLineNumbers/>
        <w:spacing w:line="240" w:lineRule="auto"/>
        <w:rPr>
          <w:rFonts w:cs="Times New Roman"/>
          <w:color w:val="000000" w:themeColor="text1"/>
        </w:rPr>
      </w:pPr>
      <w:r w:rsidRPr="001F473C">
        <w:rPr>
          <w:rFonts w:cs="Times New Roman"/>
          <w:b/>
          <w:bCs/>
          <w:color w:val="000000" w:themeColor="text1"/>
        </w:rPr>
        <w:t xml:space="preserve">Figure </w:t>
      </w:r>
      <w:r w:rsidR="00007890" w:rsidRPr="001F473C">
        <w:rPr>
          <w:rFonts w:cs="Times New Roman"/>
          <w:b/>
          <w:bCs/>
          <w:color w:val="000000" w:themeColor="text1"/>
        </w:rPr>
        <w:t>10</w:t>
      </w:r>
      <w:r w:rsidRPr="001F473C">
        <w:rPr>
          <w:rFonts w:cs="Times New Roman"/>
          <w:b/>
          <w:bCs/>
          <w:color w:val="000000" w:themeColor="text1"/>
        </w:rPr>
        <w:t>.</w:t>
      </w:r>
      <w:r w:rsidRPr="001F473C">
        <w:rPr>
          <w:rFonts w:cs="Times New Roman"/>
          <w:color w:val="000000" w:themeColor="text1"/>
        </w:rPr>
        <w:t xml:space="preserve"> </w:t>
      </w:r>
      <w:r w:rsidR="002C7E01" w:rsidRPr="001F473C">
        <w:rPr>
          <w:rFonts w:cs="Times New Roman"/>
          <w:color w:val="000000" w:themeColor="text1"/>
        </w:rPr>
        <w:t xml:space="preserve">Two-dimensional canopy </w:t>
      </w:r>
      <w:r w:rsidR="00AA310E" w:rsidRPr="001F473C">
        <w:rPr>
          <w:rFonts w:cs="Times New Roman"/>
          <w:color w:val="000000" w:themeColor="text1"/>
        </w:rPr>
        <w:t>consumption</w:t>
      </w:r>
      <w:r w:rsidR="002C7E01" w:rsidRPr="001F473C">
        <w:rPr>
          <w:rFonts w:cs="Times New Roman"/>
          <w:color w:val="000000" w:themeColor="text1"/>
        </w:rPr>
        <w:t xml:space="preserve"> between 1-time and three-time burns and across median and high-fuel scenarios.</w:t>
      </w:r>
      <w:r w:rsidR="00E22BC0" w:rsidRPr="001F473C">
        <w:rPr>
          <w:rFonts w:cs="Times New Roman"/>
          <w:color w:val="000000" w:themeColor="text1"/>
        </w:rPr>
        <w:t xml:space="preserve"> X of 0 at the bottom left indicates the start of the burned fuels and the beginning of the transition between mature and burned landscapes. </w:t>
      </w:r>
      <w:r w:rsidR="006B0C59" w:rsidRPr="001F473C">
        <w:rPr>
          <w:rFonts w:cs="Times New Roman"/>
          <w:color w:val="000000" w:themeColor="text1"/>
        </w:rPr>
        <w:t>High-fuel scenarios contain fewer trees owing to the computational limits to the number of trees that can be tracked in WFDS (the modeling domain remained consistent, however).</w:t>
      </w:r>
      <w:r w:rsidR="001C3A38" w:rsidRPr="001F473C">
        <w:rPr>
          <w:rFonts w:cs="Times New Roman"/>
          <w:color w:val="000000" w:themeColor="text1"/>
        </w:rPr>
        <w:t xml:space="preserve"> </w:t>
      </w:r>
      <w:r w:rsidR="00E22BC0" w:rsidRPr="001F473C">
        <w:rPr>
          <w:rFonts w:cs="Times New Roman"/>
          <w:color w:val="000000" w:themeColor="text1"/>
        </w:rPr>
        <w:t xml:space="preserve"> </w:t>
      </w:r>
    </w:p>
    <w:p w14:paraId="0A1BE44A" w14:textId="77777777" w:rsidR="00B13836" w:rsidRPr="001F473C" w:rsidRDefault="00B13836" w:rsidP="00483C9A">
      <w:pPr>
        <w:suppressLineNumbers/>
        <w:spacing w:line="240" w:lineRule="auto"/>
        <w:rPr>
          <w:rFonts w:cs="Times New Roman"/>
          <w:color w:val="000000" w:themeColor="text1"/>
        </w:rPr>
      </w:pPr>
    </w:p>
    <w:p w14:paraId="6B9E98A4" w14:textId="782FFD18" w:rsidR="007E5615" w:rsidRPr="001F473C" w:rsidRDefault="007E5615" w:rsidP="00E22BC0">
      <w:pPr>
        <w:rPr>
          <w:rFonts w:cs="Times New Roman"/>
        </w:rPr>
      </w:pPr>
      <w:r w:rsidRPr="001F473C">
        <w:rPr>
          <w:rFonts w:cs="Times New Roman"/>
        </w:rPr>
        <w:tab/>
      </w:r>
      <w:r w:rsidR="006B0C59" w:rsidRPr="001F473C">
        <w:rPr>
          <w:rFonts w:cs="Times New Roman"/>
        </w:rPr>
        <w:t>The average crown consumption was close to zero percent within 30 – 40 m past the transition zone in all thrice-burned landscapes (Fig.</w:t>
      </w:r>
      <w:r w:rsidR="00906723" w:rsidRPr="001F473C">
        <w:rPr>
          <w:rFonts w:cs="Times New Roman"/>
        </w:rPr>
        <w:t xml:space="preserve"> 11). </w:t>
      </w:r>
    </w:p>
    <w:p w14:paraId="70FCEC80" w14:textId="117432FC" w:rsidR="00BD00AA" w:rsidRPr="001F473C" w:rsidRDefault="00B678E7" w:rsidP="00934247">
      <w:pPr>
        <w:suppressLineNumbers/>
        <w:rPr>
          <w:rFonts w:cs="Times New Roman"/>
        </w:rPr>
      </w:pPr>
      <w:r w:rsidRPr="001F473C">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4E3992B" w14:textId="556A6EB3" w:rsidR="00BD00AA" w:rsidRPr="001F473C" w:rsidRDefault="00BD00AA"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11</w:t>
      </w:r>
      <w:r w:rsidRPr="001F473C">
        <w:rPr>
          <w:rFonts w:cs="Times New Roman"/>
        </w:rPr>
        <w:t xml:space="preserve">. </w:t>
      </w:r>
      <w:r w:rsidR="004E0C83" w:rsidRPr="001F473C">
        <w:rPr>
          <w:rFonts w:cs="Times New Roman"/>
        </w:rPr>
        <w:t>Crown consumption across 1-time and 3-time burns and median and high-fuel scenarios.</w:t>
      </w:r>
      <w:r w:rsidR="00E22BC0" w:rsidRPr="001F473C">
        <w:rPr>
          <w:rFonts w:cs="Times New Roman"/>
        </w:rPr>
        <w:t xml:space="preserve"> </w:t>
      </w:r>
      <w:r w:rsidR="004E0C83" w:rsidRPr="001F473C">
        <w:rPr>
          <w:rFonts w:cs="Times New Roman"/>
        </w:rPr>
        <w:t>Circles represent the difference between the starting crown mass and ending crown mass, with larger circles indicating a larger difference.</w:t>
      </w:r>
      <w:r w:rsidR="00934247" w:rsidRPr="001F473C">
        <w:rPr>
          <w:rFonts w:cs="Times New Roman"/>
        </w:rPr>
        <w:t xml:space="preserve"> Blue line represents </w:t>
      </w:r>
      <w:r w:rsidR="002F2AAE" w:rsidRPr="001F473C">
        <w:rPr>
          <w:rFonts w:cs="Times New Roman"/>
        </w:rPr>
        <w:t xml:space="preserve">the </w:t>
      </w:r>
      <w:r w:rsidR="00934247" w:rsidRPr="001F473C">
        <w:rPr>
          <w:rFonts w:cs="Times New Roman"/>
        </w:rPr>
        <w:t>average</w:t>
      </w:r>
      <w:r w:rsidR="003B0B48" w:rsidRPr="001F473C">
        <w:rPr>
          <w:rFonts w:cs="Times New Roman"/>
        </w:rPr>
        <w:t>.</w:t>
      </w:r>
      <w:r w:rsidR="00934247" w:rsidRPr="001F473C">
        <w:rPr>
          <w:rFonts w:cs="Times New Roman"/>
        </w:rPr>
        <w:t xml:space="preserve"> </w:t>
      </w:r>
    </w:p>
    <w:p w14:paraId="39EC7EE6" w14:textId="77777777" w:rsidR="00B62A29" w:rsidRPr="001F473C" w:rsidRDefault="00B62A29" w:rsidP="00483C9A">
      <w:pPr>
        <w:suppressLineNumbers/>
        <w:rPr>
          <w:rFonts w:cs="Times New Roman"/>
        </w:rPr>
      </w:pPr>
    </w:p>
    <w:p w14:paraId="0000004B" w14:textId="4B6A6FA5" w:rsidR="00FD1B39" w:rsidRPr="001F473C" w:rsidRDefault="0072401A" w:rsidP="0072401A">
      <w:pPr>
        <w:pStyle w:val="Heading2"/>
      </w:pPr>
      <w:r w:rsidRPr="001F473C">
        <w:lastRenderedPageBreak/>
        <w:t xml:space="preserve">4. </w:t>
      </w:r>
      <w:r w:rsidR="002525A6" w:rsidRPr="001F473C">
        <w:t>Discussion</w:t>
      </w:r>
    </w:p>
    <w:p w14:paraId="04D456D1" w14:textId="047B1591" w:rsidR="002F2AAE" w:rsidRPr="001F473C" w:rsidRDefault="002F2AAE" w:rsidP="002F2AAE">
      <w:pPr>
        <w:ind w:firstLine="720"/>
        <w:rPr>
          <w:rFonts w:cs="Times New Roman"/>
        </w:rPr>
      </w:pPr>
      <w:r w:rsidRPr="001F473C">
        <w:rPr>
          <w:rFonts w:cs="Times New Roman"/>
        </w:rPr>
        <w:t xml:space="preserve">Fuel abundance increased across reburn-history, particularly the fine and large fuels. </w:t>
      </w:r>
      <w:r w:rsidR="004E0C83" w:rsidRPr="001F473C">
        <w:rPr>
          <w:rFonts w:cs="Times New Roman"/>
        </w:rPr>
        <w:t xml:space="preserve">The connectivity of both surface and canopy fuels declined across reburned landscapes; thrice-burned trees displayed the most clumped spatial pattern, and the most </w:t>
      </w:r>
      <w:r w:rsidR="00161CB9" w:rsidRPr="001F473C">
        <w:rPr>
          <w:rFonts w:cs="Times New Roman"/>
        </w:rPr>
        <w:t>abundant ground cover</w:t>
      </w:r>
      <w:r w:rsidR="004E0C83" w:rsidRPr="001F473C">
        <w:rPr>
          <w:rFonts w:cs="Times New Roman"/>
        </w:rPr>
        <w:t xml:space="preserve"> in thrice-burned landscapes was bare litter.</w:t>
      </w:r>
    </w:p>
    <w:p w14:paraId="61133F0E" w14:textId="57BAF429" w:rsidR="002F2AAE" w:rsidRPr="00A64667" w:rsidRDefault="004E0C83" w:rsidP="002F2AAE">
      <w:pPr>
        <w:ind w:firstLine="720"/>
        <w:rPr>
          <w:rFonts w:cs="Times New Roman"/>
          <w:vertAlign w:val="superscript"/>
        </w:rPr>
      </w:pPr>
      <w:r w:rsidRPr="001F473C">
        <w:rPr>
          <w:rFonts w:cs="Times New Roman"/>
        </w:rPr>
        <w:t>Once-burned landscapes displayed a greater rate of spread and consumption 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processed-based models like the University of Virginia Forest Model Enhanced (UVAFME) found that declines in fuel abundance led to lower fire severity and intensity in stands with greater deciduous presenc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6FD95E79" w:rsidR="005A65D6" w:rsidRPr="001F473C" w:rsidRDefault="004E0C83" w:rsidP="002F2AAE">
      <w:pPr>
        <w:ind w:firstLine="720"/>
        <w:rPr>
          <w:rFonts w:cs="Times New Roman"/>
        </w:rPr>
      </w:pPr>
      <w:r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Pr="001F473C">
        <w:rPr>
          <w:rFonts w:cs="Times New Roman"/>
        </w:rPr>
        <w:t>.</w:t>
      </w:r>
      <w:r w:rsidR="005A65D6" w:rsidRPr="001F473C">
        <w:rPr>
          <w:rFonts w:cs="Times New Roman"/>
        </w:rPr>
        <w:t xml:space="preserve"> </w:t>
      </w:r>
      <w:r w:rsidRPr="001F473C">
        <w:rPr>
          <w:rFonts w:cs="Times New Roman"/>
        </w:rPr>
        <w:t>Prior to this, transition zones between burned and unburned forests in the interior have not been simulated using a combustion model, but have been documented by fire managers across the state.</w:t>
      </w:r>
      <w:r w:rsidR="005A65D6" w:rsidRPr="001F473C">
        <w:rPr>
          <w:rFonts w:cs="Times New Roman"/>
        </w:rPr>
        <w:t xml:space="preserve"> </w:t>
      </w:r>
      <w:r w:rsidRPr="001F473C">
        <w:rPr>
          <w:rFonts w:cs="Times New Roman"/>
        </w:rPr>
        <w:t xml:space="preserve">Our transition zone was 50-75 </w:t>
      </w:r>
      <w:r w:rsidRPr="001F473C">
        <w:rPr>
          <w:rFonts w:cs="Times New Roman"/>
        </w:rPr>
        <w:lastRenderedPageBreak/>
        <w:t>meters, given that we did not observe a consistent rate of spread in the majority of scenarios more than 75 m from the transition zone.</w:t>
      </w:r>
    </w:p>
    <w:p w14:paraId="36DB8BCB" w14:textId="151B5B31" w:rsidR="002F2AAE" w:rsidRPr="001F473C" w:rsidRDefault="006B0C59" w:rsidP="002F2AAE">
      <w:pPr>
        <w:ind w:firstLine="720"/>
        <w:rPr>
          <w:rFonts w:cs="Times New Roman"/>
        </w:rPr>
      </w:pPr>
      <w:r w:rsidRPr="001F473C">
        <w:rPr>
          <w:rFonts w:cs="Times New Roman"/>
        </w:rPr>
        <w:t>Potential key dynamics of fire behavior in boreal forests are not fully represented in WFDS.</w:t>
      </w:r>
      <w:r w:rsidR="003B0F0D" w:rsidRPr="001F473C">
        <w:rPr>
          <w:rFonts w:cs="Times New Roman"/>
        </w:rPr>
        <w:t xml:space="preserve"> </w:t>
      </w:r>
      <w:r w:rsidR="004E0C83" w:rsidRPr="001F473C">
        <w:rPr>
          <w:rFonts w:cs="Times New Roman"/>
        </w:rPr>
        <w:t>More specifically WFDS does not include soil organic layers or coarse woody debris, which are important sources of smoldering fires in the boreal.</w:t>
      </w:r>
      <w:r w:rsidR="00CA3881" w:rsidRPr="001F473C">
        <w:rPr>
          <w:rFonts w:cs="Times New Roman"/>
        </w:rPr>
        <w:t xml:space="preserve"> </w:t>
      </w:r>
      <w:r w:rsidR="004E0C83" w:rsidRPr="001F473C">
        <w:rPr>
          <w:rFonts w:cs="Times New Roman"/>
        </w:rPr>
        <w:t>Although we do not expect these fuels to play a significant role in fire spread over the temporal scales simulated, they may be important on a larger scale.</w:t>
      </w:r>
      <w:r w:rsidR="00225FA2" w:rsidRPr="001F473C">
        <w:rPr>
          <w:rFonts w:cs="Times New Roman"/>
        </w:rPr>
        <w:t xml:space="preserve"> Given the emerging nature of continued short-interval reburning, there are still relatively few documented sites of twice- and thrice-burned landscapes in the Interior. Additional empirical observations of repeat reburning will help inform our understanding of potential future fire behavior in reburned stands (and thus the strength and/or duration of a negative deciduous feedback).</w:t>
      </w:r>
    </w:p>
    <w:p w14:paraId="473B3417" w14:textId="29AA5403" w:rsidR="002F2AAE" w:rsidRPr="001F473C" w:rsidRDefault="004E0C83" w:rsidP="002F2AAE">
      <w:pPr>
        <w:ind w:firstLine="720"/>
        <w:rPr>
          <w:rFonts w:cs="Times New Roman"/>
        </w:rPr>
      </w:pPr>
      <w:bookmarkStart w:id="9" w:name="_heading=h.8nw2kotdx536" w:colFirst="0" w:colLast="0"/>
      <w:bookmarkEnd w:id="9"/>
      <w:r w:rsidRPr="001F473C">
        <w:rPr>
          <w:rFonts w:cs="Times New Roman"/>
        </w:rPr>
        <w:t>Our simulated reburned landscapes were based on the observed characteristics of 15-year-old regenerated stands.</w:t>
      </w:r>
      <w:r w:rsidR="002F2AAE" w:rsidRPr="001F473C">
        <w:rPr>
          <w:rFonts w:cs="Times New Roman"/>
        </w:rPr>
        <w:t xml:space="preserve"> </w:t>
      </w:r>
      <w:r w:rsidR="00161CB9" w:rsidRPr="001F473C">
        <w:rPr>
          <w:rFonts w:cs="Times New Roman"/>
        </w:rPr>
        <w:t>Regional</w:t>
      </w:r>
      <w:r w:rsidRPr="001F473C">
        <w:rPr>
          <w:rFonts w:cs="Times New Roman"/>
        </w:rPr>
        <w:t xml:space="preserve"> analysis of the frequency of reburning suggests that self-regulating feedback persists in the first 20 years after a fire </w:t>
      </w:r>
      <w:r w:rsidR="00891B34">
        <w:rPr>
          <w:rFonts w:cs="Times New Roman"/>
        </w:rPr>
        <w:fldChar w:fldCharType="begin"/>
      </w:r>
      <w:r w:rsidR="00891B34">
        <w:rPr>
          <w:rFonts w:cs="Times New Roman"/>
        </w:rPr>
        <w:instrText xml:space="preserve"> ADDIN ZOTERO_ITEM CSL_CITATION {"citationID":"YXMRJ94O","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891B34">
        <w:rPr>
          <w:rFonts w:cs="Times New Roman"/>
        </w:rPr>
        <w:fldChar w:fldCharType="separate"/>
      </w:r>
      <w:r w:rsidR="00891B34">
        <w:rPr>
          <w:rFonts w:cs="Times New Roman"/>
          <w:noProof/>
        </w:rPr>
        <w:t>(Buma et al., 2022)</w:t>
      </w:r>
      <w:r w:rsidR="00891B34">
        <w:rPr>
          <w:rFonts w:cs="Times New Roman"/>
        </w:rPr>
        <w:fldChar w:fldCharType="end"/>
      </w:r>
      <w:r w:rsidR="00891B34">
        <w:rPr>
          <w:rFonts w:cs="Times New Roman"/>
        </w:rPr>
        <w:t>,</w:t>
      </w:r>
      <w:r w:rsidRPr="001F473C">
        <w:rPr>
          <w:rFonts w:cs="Times New Roman"/>
        </w:rPr>
        <w:t xml:space="preserve"> which is consistent with our findings.</w:t>
      </w:r>
      <w:r w:rsidR="002F2AAE" w:rsidRPr="001F473C">
        <w:rPr>
          <w:rFonts w:cs="Times New Roman"/>
        </w:rPr>
        <w:t xml:space="preserve"> </w:t>
      </w:r>
      <w:r w:rsidRPr="001F473C">
        <w:rPr>
          <w:rFonts w:cs="Times New Roman"/>
        </w:rPr>
        <w:t xml:space="preserve">Our observation that once-burned landscapes with average fuel abundance burned under extreme weather conditions suggests that self-regulating feedbacks may be overcome by </w:t>
      </w:r>
      <w:r w:rsidR="00161CB9" w:rsidRPr="001F473C">
        <w:rPr>
          <w:rFonts w:cs="Times New Roman"/>
        </w:rPr>
        <w:t>extreme fire weather conditions</w:t>
      </w:r>
      <w:r w:rsidRPr="001F473C">
        <w:rPr>
          <w:rFonts w:cs="Times New Roman"/>
        </w:rPr>
        <w:t xml:space="preserve"> </w:t>
      </w:r>
      <w:r w:rsidR="00161CB9" w:rsidRPr="001F473C">
        <w:rPr>
          <w:rFonts w:cs="Times New Roman"/>
        </w:rPr>
        <w:t>in stands that have burned once</w:t>
      </w:r>
      <w:r w:rsidRPr="001F473C">
        <w:rPr>
          <w:rFonts w:cs="Times New Roman"/>
        </w:rPr>
        <w:t>, which would allow for continued reburning; however, a threshold may exist in fuel abundance or connectivity that prevents fire spread in thrice-burned landscapes.</w:t>
      </w:r>
      <w:r w:rsidR="002F2AAE" w:rsidRPr="001F473C">
        <w:rPr>
          <w:rFonts w:cs="Times New Roman"/>
        </w:rPr>
        <w:t xml:space="preserve"> </w:t>
      </w:r>
    </w:p>
    <w:p w14:paraId="454A2FAC" w14:textId="7A1EC378" w:rsidR="002F2AAE" w:rsidRPr="001F473C" w:rsidRDefault="004E0C83" w:rsidP="002F2AAE">
      <w:pPr>
        <w:ind w:firstLine="720"/>
        <w:rPr>
          <w:rFonts w:cs="Times New Roman"/>
          <w:b/>
        </w:rPr>
      </w:pPr>
      <w:r w:rsidRPr="001F473C">
        <w:rPr>
          <w:rFonts w:cs="Times New Roman"/>
        </w:rPr>
        <w:t xml:space="preserve">The presence of less-flammable deciduous species has been invoked as a landscape management solution to boreal warming </w:t>
      </w:r>
      <w:r w:rsidR="00891B34">
        <w:rPr>
          <w:rFonts w:cs="Times New Roman"/>
        </w:rPr>
        <w:fldChar w:fldCharType="begin"/>
      </w:r>
      <w:r w:rsidR="00891B34">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891B34">
        <w:rPr>
          <w:rFonts w:cs="Times New Roman"/>
        </w:rPr>
        <w:fldChar w:fldCharType="separate"/>
      </w:r>
      <w:r w:rsidR="00891B34">
        <w:rPr>
          <w:rFonts w:cs="Times New Roman"/>
          <w:noProof/>
        </w:rPr>
        <w:t>(Astrup et al., 2018)</w:t>
      </w:r>
      <w:r w:rsidR="00891B34">
        <w:rPr>
          <w:rFonts w:cs="Times New Roman"/>
        </w:rPr>
        <w:fldChar w:fldCharType="end"/>
      </w:r>
      <w:r w:rsidRPr="001F473C">
        <w:rPr>
          <w:rFonts w:cs="Times New Roman"/>
        </w:rPr>
        <w:t xml:space="preserve">, based on paleoecological evidence of declining fire activity found alongside increases in the presence of birch pollen </w:t>
      </w:r>
      <w:r w:rsidR="00891B34">
        <w:rPr>
          <w:rFonts w:cs="Times New Roman"/>
        </w:rPr>
        <w:fldChar w:fldCharType="begin"/>
      </w:r>
      <w:r w:rsidR="00891B34">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891B34">
        <w:rPr>
          <w:rFonts w:ascii="Cambria Math" w:hAnsi="Cambria Math" w:cs="Cambria Math"/>
        </w:rPr>
        <w:instrText>∼</w:instrText>
      </w:r>
      <w:r w:rsidR="00891B34">
        <w:rPr>
          <w:rFonts w:cs="Times New Roman"/>
        </w:rPr>
        <w:instrText xml:space="preserve">6,000–3,000 y ago, probably as a result of elevated landscape flammability associated with increased\n              Picea mariana\n              in the regional vegetation. During the Medieval Climate Anomaly (MCA; </w:instrText>
      </w:r>
      <w:r w:rsidR="00891B34">
        <w:rPr>
          <w:rFonts w:ascii="Cambria Math" w:hAnsi="Cambria Math" w:cs="Cambria Math"/>
        </w:rPr>
        <w:instrText>∼</w:instrText>
      </w:r>
      <w:r w:rsidR="00891B34">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891B34">
        <w:rPr>
          <w:rFonts w:cs="Times New Roman"/>
        </w:rPr>
        <w:fldChar w:fldCharType="separate"/>
      </w:r>
      <w:r w:rsidR="00891B34">
        <w:rPr>
          <w:rFonts w:cs="Times New Roman"/>
          <w:noProof/>
        </w:rPr>
        <w:t>(Brubaker et al., 2009; Kelly et al., 2013)</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Our finding that simulated fire spread did not occur in thrice-</w:t>
      </w:r>
      <w:r w:rsidRPr="001F473C">
        <w:rPr>
          <w:rFonts w:cs="Times New Roman"/>
        </w:rPr>
        <w:lastRenderedPageBreak/>
        <w:t xml:space="preserve">burned landscapes, even under extreme conditions, suggests that </w:t>
      </w:r>
      <w:r w:rsidR="00161CB9" w:rsidRPr="001F473C">
        <w:rPr>
          <w:rFonts w:cs="Times New Roman"/>
        </w:rPr>
        <w:t>fuel constraints</w:t>
      </w:r>
      <w:r w:rsidRPr="001F473C">
        <w:rPr>
          <w:rFonts w:cs="Times New Roman"/>
        </w:rPr>
        <w:t xml:space="preserve"> outweigh </w:t>
      </w:r>
      <w:r w:rsidR="00161CB9" w:rsidRPr="001F473C">
        <w:rPr>
          <w:rFonts w:cs="Times New Roman"/>
        </w:rPr>
        <w:t>fire weather conditions</w:t>
      </w:r>
      <w:r w:rsidRPr="001F473C">
        <w:rPr>
          <w:rFonts w:cs="Times New Roman"/>
        </w:rPr>
        <w:t>, at least during the initial decades of post-fire regeneration.</w:t>
      </w:r>
      <w:r w:rsidR="002F2AAE" w:rsidRPr="001F473C">
        <w:rPr>
          <w:rFonts w:cs="Times New Roman"/>
        </w:rPr>
        <w:t xml:space="preserve"> </w:t>
      </w:r>
    </w:p>
    <w:p w14:paraId="0000004E" w14:textId="40455DBF" w:rsidR="00FD1B39" w:rsidRPr="001F473C" w:rsidRDefault="0072401A" w:rsidP="0072401A">
      <w:pPr>
        <w:pStyle w:val="Heading2"/>
      </w:pPr>
      <w:r w:rsidRPr="001F473C">
        <w:t xml:space="preserve">5. </w:t>
      </w:r>
      <w:r w:rsidR="002525A6" w:rsidRPr="001F473C">
        <w:t>Acknowledgements</w:t>
      </w:r>
    </w:p>
    <w:p w14:paraId="26EEBA46" w14:textId="4606DCA6" w:rsidR="000A6F5B" w:rsidRPr="001F473C" w:rsidRDefault="002525A6" w:rsidP="001A1230">
      <w:pPr>
        <w:rPr>
          <w:rFonts w:cs="Times New Roman"/>
        </w:rPr>
      </w:pPr>
      <w:r w:rsidRPr="001F473C">
        <w:rPr>
          <w:rFonts w:cs="Times New Roman"/>
        </w:rPr>
        <w:t>This study was funded by support from the NSF Polar Services Office (</w:t>
      </w:r>
      <w:r w:rsidR="004E27E6" w:rsidRPr="001F473C">
        <w:rPr>
          <w:rFonts w:cs="Times New Roman"/>
        </w:rPr>
        <w:t>NSF-OPP-1903231</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proofErr w:type="spellStart"/>
      <w:r w:rsidR="004E27E6" w:rsidRPr="001F473C">
        <w:rPr>
          <w:rFonts w:cs="Times New Roman"/>
        </w:rPr>
        <w:t>Vishnusai</w:t>
      </w:r>
      <w:proofErr w:type="spellEnd"/>
      <w:r w:rsidR="004E27E6" w:rsidRPr="001F473C">
        <w:rPr>
          <w:rFonts w:cs="Times New Roman"/>
        </w:rPr>
        <w:t xml:space="preserve"> </w:t>
      </w:r>
      <w:proofErr w:type="spellStart"/>
      <w:r w:rsidR="004E27E6" w:rsidRPr="001F473C">
        <w:rPr>
          <w:rFonts w:cs="Times New Roman"/>
        </w:rPr>
        <w:t>Kodicherla</w:t>
      </w:r>
      <w:proofErr w:type="spellEnd"/>
      <w:r w:rsidR="004E27E6" w:rsidRPr="001F473C">
        <w:rPr>
          <w:rFonts w:cs="Times New Roman"/>
        </w:rPr>
        <w:t xml:space="preserve">,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72401A">
      <w:pPr>
        <w:pStyle w:val="Heading2"/>
      </w:pPr>
      <w:r w:rsidRPr="001F473C">
        <w:lastRenderedPageBreak/>
        <w:t xml:space="preserve">6. </w:t>
      </w:r>
      <w:r w:rsidR="002525A6" w:rsidRPr="001F473C">
        <w:t xml:space="preserve">References </w:t>
      </w:r>
    </w:p>
    <w:p w14:paraId="7FD664A9" w14:textId="77777777" w:rsidR="00483C9A" w:rsidRPr="00483C9A" w:rsidRDefault="00891B34" w:rsidP="00483C9A">
      <w:pPr>
        <w:pStyle w:val="Bibliography"/>
      </w:pPr>
      <w:r>
        <w:fldChar w:fldCharType="begin"/>
      </w:r>
      <w:r w:rsidR="00483C9A">
        <w:instrText xml:space="preserve"> ADDIN ZOTERO_BIBL {"uncited":[],"omitted":[],"custom":[]} CSL_BIBLIOGRAPHY </w:instrText>
      </w:r>
      <w:r>
        <w:fldChar w:fldCharType="separate"/>
      </w:r>
      <w:proofErr w:type="spellStart"/>
      <w:r w:rsidR="00483C9A" w:rsidRPr="00483C9A">
        <w:t>Astrup</w:t>
      </w:r>
      <w:proofErr w:type="spellEnd"/>
      <w:r w:rsidR="00483C9A" w:rsidRPr="00483C9A">
        <w:t xml:space="preserve">, R., Bernier, P.Y., Genet, H., Lutz, D.A., others, 2018. A sensible climate solution for the boreal forest. Nat </w:t>
      </w:r>
      <w:proofErr w:type="spellStart"/>
      <w:r w:rsidR="00483C9A" w:rsidRPr="00483C9A">
        <w:t>Clim</w:t>
      </w:r>
      <w:proofErr w:type="spellEnd"/>
      <w:r w:rsidR="00483C9A" w:rsidRPr="00483C9A">
        <w:t xml:space="preserve"> Chang.</w:t>
      </w:r>
    </w:p>
    <w:p w14:paraId="5EE0947D" w14:textId="77777777" w:rsidR="00483C9A" w:rsidRPr="00483C9A" w:rsidRDefault="00483C9A" w:rsidP="00483C9A">
      <w:pPr>
        <w:pStyle w:val="Bibliography"/>
      </w:pPr>
      <w:r w:rsidRPr="00483C9A">
        <w:t xml:space="preserve">Atchley, A.L., Linn, R., </w:t>
      </w:r>
      <w:proofErr w:type="spellStart"/>
      <w:r w:rsidRPr="00483C9A">
        <w:t>Jonko</w:t>
      </w:r>
      <w:proofErr w:type="spellEnd"/>
      <w:r w:rsidRPr="00483C9A">
        <w:t xml:space="preserve">, A., Hoffman, C., Hyman, J.D., </w:t>
      </w:r>
      <w:proofErr w:type="spellStart"/>
      <w:r w:rsidRPr="00483C9A">
        <w:t>Pimont</w:t>
      </w:r>
      <w:proofErr w:type="spellEnd"/>
      <w:r w:rsidRPr="00483C9A">
        <w:t xml:space="preserve">, F., </w:t>
      </w:r>
      <w:proofErr w:type="spellStart"/>
      <w:r w:rsidRPr="00483C9A">
        <w:t>Sieg</w:t>
      </w:r>
      <w:proofErr w:type="spellEnd"/>
      <w:r w:rsidRPr="00483C9A">
        <w:t xml:space="preserve">, C., Middleton, R.S., 2021. Effects of fuel spatial distribution on wildland fire </w:t>
      </w:r>
      <w:proofErr w:type="spellStart"/>
      <w:r w:rsidRPr="00483C9A">
        <w:t>behaviour</w:t>
      </w:r>
      <w:proofErr w:type="spellEnd"/>
      <w:r w:rsidRPr="00483C9A">
        <w:t>. Int J Wildland Fire 30, 179.</w:t>
      </w:r>
    </w:p>
    <w:p w14:paraId="68AD6B3B" w14:textId="77777777" w:rsidR="00483C9A" w:rsidRPr="00483C9A" w:rsidRDefault="00483C9A" w:rsidP="00483C9A">
      <w:pPr>
        <w:pStyle w:val="Bibliography"/>
      </w:pPr>
      <w:proofErr w:type="spellStart"/>
      <w:r w:rsidRPr="00483C9A">
        <w:t>Balshi</w:t>
      </w:r>
      <w:proofErr w:type="spellEnd"/>
      <w:r w:rsidRPr="00483C9A">
        <w:t xml:space="preserve">, M.S., </w:t>
      </w:r>
      <w:proofErr w:type="spellStart"/>
      <w:r w:rsidRPr="00483C9A">
        <w:t>Mcguire</w:t>
      </w:r>
      <w:proofErr w:type="spellEnd"/>
      <w:r w:rsidRPr="00483C9A">
        <w:t xml:space="preserve">, A.D., Duffy, P., Flannigan, M., </w:t>
      </w:r>
      <w:proofErr w:type="spellStart"/>
      <w:r w:rsidRPr="00483C9A">
        <w:t>Kicklighter</w:t>
      </w:r>
      <w:proofErr w:type="spellEnd"/>
      <w:r w:rsidRPr="00483C9A">
        <w:t>, D.W., Melillo, J., 2009. Vulnerability of carbon storage in North American boreal forests to wildfires during the 21st century. Glob. Change Biol. 15, 1491–1510. https://doi.org/10.1111/j.1365-2486.2009.01877.x</w:t>
      </w:r>
    </w:p>
    <w:p w14:paraId="5FF79EE2" w14:textId="77777777" w:rsidR="00483C9A" w:rsidRPr="00483C9A" w:rsidRDefault="00483C9A" w:rsidP="00483C9A">
      <w:pPr>
        <w:pStyle w:val="Bibliography"/>
      </w:pPr>
      <w:r w:rsidRPr="00483C9A">
        <w:t xml:space="preserve">Barrett, K., </w:t>
      </w:r>
      <w:proofErr w:type="spellStart"/>
      <w:r w:rsidRPr="00483C9A">
        <w:t>Loboda</w:t>
      </w:r>
      <w:proofErr w:type="spellEnd"/>
      <w:r w:rsidRPr="00483C9A">
        <w:t xml:space="preserve">, T., McGuire, A.D., Genet, H., Hoy, E., </w:t>
      </w:r>
      <w:proofErr w:type="spellStart"/>
      <w:r w:rsidRPr="00483C9A">
        <w:t>Kasischke</w:t>
      </w:r>
      <w:proofErr w:type="spellEnd"/>
      <w:r w:rsidRPr="00483C9A">
        <w:t>, E., 2016. Static and dynamic controls on fire activity at moderate spatial and temporal scales in the Alaskan boreal forest. Ecosphere 7, e01572.</w:t>
      </w:r>
    </w:p>
    <w:p w14:paraId="399725E2" w14:textId="77777777" w:rsidR="00483C9A" w:rsidRPr="00483C9A" w:rsidRDefault="00483C9A" w:rsidP="00483C9A">
      <w:pPr>
        <w:pStyle w:val="Bibliography"/>
      </w:pPr>
      <w:r w:rsidRPr="00483C9A">
        <w:t xml:space="preserve">Binkley, Lousier, </w:t>
      </w:r>
      <w:proofErr w:type="spellStart"/>
      <w:r w:rsidRPr="00483C9A">
        <w:t>Cromack</w:t>
      </w:r>
      <w:proofErr w:type="spellEnd"/>
      <w:r w:rsidRPr="00483C9A">
        <w:t>, 1984. Ecosystem effects of Sitka alder in a Douglas-fir plantation. For. Sci. 30, 26–35.</w:t>
      </w:r>
    </w:p>
    <w:p w14:paraId="76952A83" w14:textId="77777777" w:rsidR="00483C9A" w:rsidRPr="00483C9A" w:rsidRDefault="00483C9A" w:rsidP="00483C9A">
      <w:pPr>
        <w:pStyle w:val="Bibliography"/>
      </w:pPr>
      <w:proofErr w:type="spellStart"/>
      <w:r w:rsidRPr="00483C9A">
        <w:t>Boby</w:t>
      </w:r>
      <w:proofErr w:type="spellEnd"/>
      <w:r w:rsidRPr="00483C9A">
        <w:t xml:space="preserve">, L.A., Schuur, E.A.G., Mack, M.C., </w:t>
      </w:r>
      <w:proofErr w:type="spellStart"/>
      <w:r w:rsidRPr="00483C9A">
        <w:t>Verbyla</w:t>
      </w:r>
      <w:proofErr w:type="spellEnd"/>
      <w:r w:rsidRPr="00483C9A">
        <w:t>, D., Johnstone, J.F., 2010. Quantifying fire severity, carbon, and nitrogen emissions in Alaska’s boreal forest. Ecol. Appl. 20, 1633–1647. https://doi.org/10.1890/08-2295.1</w:t>
      </w:r>
    </w:p>
    <w:p w14:paraId="538CD482" w14:textId="77777777" w:rsidR="00483C9A" w:rsidRPr="00483C9A" w:rsidRDefault="00483C9A" w:rsidP="00483C9A">
      <w:pPr>
        <w:pStyle w:val="Bibliography"/>
      </w:pPr>
      <w:r w:rsidRPr="00483C9A">
        <w:t>Bond-</w:t>
      </w:r>
      <w:proofErr w:type="spellStart"/>
      <w:r w:rsidRPr="00483C9A">
        <w:t>Lamberty</w:t>
      </w:r>
      <w:proofErr w:type="spellEnd"/>
      <w:r w:rsidRPr="00483C9A">
        <w:t>, B., Wang, C., Gower, S.T., 2002. Aboveground and belowground biomass and sapwood area allometric equations for six boreal tree species of northern Manitoba 32, 10.</w:t>
      </w:r>
    </w:p>
    <w:p w14:paraId="5CC14EE0" w14:textId="77777777" w:rsidR="00483C9A" w:rsidRPr="00483C9A" w:rsidRDefault="00483C9A" w:rsidP="00483C9A">
      <w:pPr>
        <w:pStyle w:val="Bibliography"/>
      </w:pPr>
      <w:r w:rsidRPr="00483C9A">
        <w:t>Brown, J.K., 1974. Handbook for inventorying downed woody material (No. 24). US Department of Agriculture, Forest Service, Intermountain Forest and Range Experiment Station.</w:t>
      </w:r>
    </w:p>
    <w:p w14:paraId="7EFBC46F" w14:textId="77777777" w:rsidR="00483C9A" w:rsidRPr="00483C9A" w:rsidRDefault="00483C9A" w:rsidP="00483C9A">
      <w:pPr>
        <w:pStyle w:val="Bibliography"/>
      </w:pPr>
      <w:r w:rsidRPr="00483C9A">
        <w:t>Brubaker, L.B., Higuera, P.E., Rupp, T.S., Olson, M.A., Anderson, P.M., Hu, F.S., 2009. Linking sediment-charcoal records and ecological modeling to understand causes of fire-regime change in boreal forests. Ecology 90, 1788–1801. https://doi.org/10.1890/08-0797.1</w:t>
      </w:r>
    </w:p>
    <w:p w14:paraId="1BABC718" w14:textId="77777777" w:rsidR="00483C9A" w:rsidRPr="00483C9A" w:rsidRDefault="00483C9A" w:rsidP="00483C9A">
      <w:pPr>
        <w:pStyle w:val="Bibliography"/>
      </w:pPr>
      <w:r w:rsidRPr="00483C9A">
        <w:t xml:space="preserve">Buma, B., Hayes, K., Weiss, S., </w:t>
      </w:r>
      <w:proofErr w:type="spellStart"/>
      <w:r w:rsidRPr="00483C9A">
        <w:t>Lucash</w:t>
      </w:r>
      <w:proofErr w:type="spellEnd"/>
      <w:r w:rsidRPr="00483C9A">
        <w:t>, M., 2022. Short-interval fires increasing in the Alaskan boreal forest as fire self-regulation decays across forest types. Sci. Rep. 12, 4901. https://doi.org/10.1038/s41598-022-08912-8</w:t>
      </w:r>
    </w:p>
    <w:p w14:paraId="2801A56F" w14:textId="77777777" w:rsidR="00483C9A" w:rsidRPr="00483C9A" w:rsidRDefault="00483C9A" w:rsidP="00483C9A">
      <w:pPr>
        <w:pStyle w:val="Bibliography"/>
      </w:pPr>
      <w:r w:rsidRPr="00483C9A">
        <w:t>Cahoon, S.M.P., Sullivan, P.F., Gray, A.N., 2022. Interactions among wildfire, forest type and landscape position are key determinants of boreal forest carbon stocks. J Ecol.</w:t>
      </w:r>
    </w:p>
    <w:p w14:paraId="62345243" w14:textId="77777777" w:rsidR="00483C9A" w:rsidRPr="00483C9A" w:rsidRDefault="00483C9A" w:rsidP="00483C9A">
      <w:pPr>
        <w:pStyle w:val="Bibliography"/>
      </w:pPr>
      <w:r w:rsidRPr="00483C9A">
        <w:t>Castle, D., Mell, W.E., Miller, F.J., 2013. Examination of the wildland-urban interface fire dynamics simulator in modeling of laboratory-scale surface-to-crown fire transition.</w:t>
      </w:r>
    </w:p>
    <w:p w14:paraId="0C44C45C" w14:textId="77777777" w:rsidR="00483C9A" w:rsidRPr="00483C9A" w:rsidRDefault="00483C9A" w:rsidP="00483C9A">
      <w:pPr>
        <w:pStyle w:val="Bibliography"/>
      </w:pPr>
      <w:proofErr w:type="spellStart"/>
      <w:r w:rsidRPr="00483C9A">
        <w:t>Eckdahl</w:t>
      </w:r>
      <w:proofErr w:type="spellEnd"/>
      <w:r w:rsidRPr="00483C9A">
        <w:t xml:space="preserve">, J.A., Kristensen, J.A., Metcalfe, D.B., 2022. Climatic variation drives loss and restructuring of carbon and nitrogen in boreal forest wildfire. </w:t>
      </w:r>
      <w:proofErr w:type="spellStart"/>
      <w:r w:rsidRPr="00483C9A">
        <w:t>Biogeosciences</w:t>
      </w:r>
      <w:proofErr w:type="spellEnd"/>
      <w:r w:rsidRPr="00483C9A">
        <w:t xml:space="preserve"> 19, 2487–2506. https://doi.org/10.5194/bg-19-2487-2022</w:t>
      </w:r>
    </w:p>
    <w:p w14:paraId="452DC61A" w14:textId="77777777" w:rsidR="00483C9A" w:rsidRPr="00483C9A" w:rsidRDefault="00483C9A" w:rsidP="00483C9A">
      <w:pPr>
        <w:pStyle w:val="Bibliography"/>
      </w:pPr>
      <w:r w:rsidRPr="00483C9A">
        <w:t xml:space="preserve">Foster, A.C., Wang, J.A., Frost, G.V., Davidson, S.J., Hoy, E., Turner, K.W., </w:t>
      </w:r>
      <w:proofErr w:type="spellStart"/>
      <w:r w:rsidRPr="00483C9A">
        <w:t>Sonnentag</w:t>
      </w:r>
      <w:proofErr w:type="spellEnd"/>
      <w:r w:rsidRPr="00483C9A">
        <w:t>, O., Epstein, H., Berner, L.T., Armstrong, A.H., others, 2022. Disturbances in North American boreal forest and Arctic tundra: impacts, interactions, and responses. Environ. Res. Lett. 17, 113001.</w:t>
      </w:r>
    </w:p>
    <w:p w14:paraId="0815B4A2" w14:textId="77777777" w:rsidR="00483C9A" w:rsidRPr="00483C9A" w:rsidRDefault="00483C9A" w:rsidP="00483C9A">
      <w:pPr>
        <w:pStyle w:val="Bibliography"/>
      </w:pPr>
      <w:r w:rsidRPr="00483C9A">
        <w:t xml:space="preserve">Hanan, E.J., Kennedy, M.C., Ren, J., Johnson, M.C., Smith, A.M.S., 2022. Missing Climate Feedbacks in Fire Models: Limitations and Uncertainties in Fuel Loadings and the Role </w:t>
      </w:r>
      <w:r w:rsidRPr="00483C9A">
        <w:lastRenderedPageBreak/>
        <w:t>of Decomposition in Fine Fuel Accumulation. J. Adv. Model. Earth Syst. 14, e2021MS002818. https://doi.org/10.1029/2021MS002818</w:t>
      </w:r>
    </w:p>
    <w:p w14:paraId="43BF4E84" w14:textId="77777777" w:rsidR="00483C9A" w:rsidRPr="00483C9A" w:rsidRDefault="00483C9A" w:rsidP="00483C9A">
      <w:pPr>
        <w:pStyle w:val="Bibliography"/>
      </w:pPr>
      <w:r w:rsidRPr="00483C9A">
        <w:t xml:space="preserve">Hart, S.J., </w:t>
      </w:r>
      <w:proofErr w:type="spellStart"/>
      <w:r w:rsidRPr="00483C9A">
        <w:t>Henkelman</w:t>
      </w:r>
      <w:proofErr w:type="spellEnd"/>
      <w:r w:rsidRPr="00483C9A">
        <w:t xml:space="preserve">, J., McLoughlin, P.D., Nielsen, S.E., </w:t>
      </w:r>
      <w:proofErr w:type="spellStart"/>
      <w:r w:rsidRPr="00483C9A">
        <w:t>Truchon</w:t>
      </w:r>
      <w:proofErr w:type="spellEnd"/>
      <w:r w:rsidRPr="00483C9A">
        <w:t>‐Savard, A., Johnstone, J.F., 2019. Examining forest resilience to changing fire frequency in a fire‐prone region of boreal forest. Glob. Change Biol. 25, 869–884. https://doi.org/10.1111/gcb.14550</w:t>
      </w:r>
    </w:p>
    <w:p w14:paraId="1D34097A" w14:textId="77777777" w:rsidR="00483C9A" w:rsidRPr="00483C9A" w:rsidRDefault="00483C9A" w:rsidP="00483C9A">
      <w:pPr>
        <w:pStyle w:val="Bibliography"/>
      </w:pPr>
      <w:r w:rsidRPr="00483C9A">
        <w:t>Hayes, K., Buma, B., 2021. Effects of short‐interval disturbances continue to accumulate, overwhelming variability in local resilience. Ecosphere 12. https://doi.org/10.1002/ecs2.3379</w:t>
      </w:r>
    </w:p>
    <w:p w14:paraId="705C59E5" w14:textId="77777777" w:rsidR="00483C9A" w:rsidRPr="00483C9A" w:rsidRDefault="00483C9A" w:rsidP="00483C9A">
      <w:pPr>
        <w:pStyle w:val="Bibliography"/>
      </w:pPr>
      <w:proofErr w:type="spellStart"/>
      <w:r w:rsidRPr="00483C9A">
        <w:t>Hély</w:t>
      </w:r>
      <w:proofErr w:type="spellEnd"/>
      <w:r w:rsidRPr="00483C9A">
        <w:t>, C., Bergeron, Y., Flannigan, M.D., 2000. Effects of stand composition on fire hazard in mixed-wood Canadian boreal forest. J. Veg. Sci. 11, 813–824. https://doi.org/10.2307/3236551</w:t>
      </w:r>
    </w:p>
    <w:p w14:paraId="21F19876" w14:textId="77777777" w:rsidR="00483C9A" w:rsidRPr="00483C9A" w:rsidRDefault="00483C9A" w:rsidP="00483C9A">
      <w:pPr>
        <w:pStyle w:val="Bibliography"/>
      </w:pPr>
      <w:r w:rsidRPr="00483C9A">
        <w:t xml:space="preserve">Higuera, P.E., Brubaker, L.B., Anderson, P.M., Brown, T.A., Kennedy, A.T., Hu, F.S., 2008. Frequent Fires in Ancient Shrub Tundra: Implications of Paleorecords for Arctic Environmental Change. </w:t>
      </w:r>
      <w:proofErr w:type="spellStart"/>
      <w:r w:rsidRPr="00483C9A">
        <w:t>PLoS</w:t>
      </w:r>
      <w:proofErr w:type="spellEnd"/>
      <w:r w:rsidRPr="00483C9A">
        <w:t xml:space="preserve"> ONE 3, e0001744. https://doi.org/10.1371/journal.pone.0001744</w:t>
      </w:r>
    </w:p>
    <w:p w14:paraId="4C729A7E" w14:textId="77777777" w:rsidR="00483C9A" w:rsidRPr="00483C9A" w:rsidRDefault="00483C9A" w:rsidP="00483C9A">
      <w:pPr>
        <w:pStyle w:val="Bibliography"/>
      </w:pPr>
      <w:r w:rsidRPr="00483C9A">
        <w:t xml:space="preserve">Hines, W.G.S., Hines, R.J.O., 1979. The Eberhardt statistic and the detection of </w:t>
      </w:r>
      <w:proofErr w:type="spellStart"/>
      <w:r w:rsidRPr="00483C9A">
        <w:t>nonrandomness</w:t>
      </w:r>
      <w:proofErr w:type="spellEnd"/>
      <w:r w:rsidRPr="00483C9A">
        <w:t xml:space="preserve"> of spatial point distributions. </w:t>
      </w:r>
      <w:proofErr w:type="spellStart"/>
      <w:r w:rsidRPr="00483C9A">
        <w:t>Biometrika</w:t>
      </w:r>
      <w:proofErr w:type="spellEnd"/>
      <w:r w:rsidRPr="00483C9A">
        <w:t xml:space="preserve"> 66, 73–79. https://doi.org/10.1093/biomet/66.1.73</w:t>
      </w:r>
    </w:p>
    <w:p w14:paraId="639DB361" w14:textId="77777777" w:rsidR="00483C9A" w:rsidRPr="00483C9A" w:rsidRDefault="00483C9A" w:rsidP="00483C9A">
      <w:pPr>
        <w:pStyle w:val="Bibliography"/>
      </w:pPr>
      <w:proofErr w:type="spellStart"/>
      <w:r w:rsidRPr="00483C9A">
        <w:t>Hoecker</w:t>
      </w:r>
      <w:proofErr w:type="spellEnd"/>
      <w:r w:rsidRPr="00483C9A">
        <w:t xml:space="preserve">, T.J., Higuera, P.E., 2019. Forest succession and climate variability interacted to control fire activity over the last four centuries in an Alaskan boreal landscape. </w:t>
      </w:r>
      <w:proofErr w:type="spellStart"/>
      <w:r w:rsidRPr="00483C9A">
        <w:t>Landsc</w:t>
      </w:r>
      <w:proofErr w:type="spellEnd"/>
      <w:r w:rsidRPr="00483C9A">
        <w:t xml:space="preserve"> </w:t>
      </w:r>
      <w:proofErr w:type="spellStart"/>
      <w:r w:rsidRPr="00483C9A">
        <w:t>Ecol</w:t>
      </w:r>
      <w:proofErr w:type="spellEnd"/>
      <w:r w:rsidRPr="00483C9A">
        <w:t xml:space="preserve"> 34, 227–241.</w:t>
      </w:r>
    </w:p>
    <w:p w14:paraId="33F787C0" w14:textId="77777777" w:rsidR="00483C9A" w:rsidRPr="00483C9A" w:rsidRDefault="00483C9A" w:rsidP="00483C9A">
      <w:pPr>
        <w:pStyle w:val="Bibliography"/>
      </w:pPr>
      <w:r w:rsidRPr="00483C9A">
        <w:t>Hoffman, C., Morgan, P., Mell, W., Parsons, R., Strand, E.K., Cook, S., 2012. Numerical Simulation of Crown Fire Hazard Immediately after Bark Beetle-Caused Mortality in Lodgepole Pine Forests. For. Sci. 58, 178–188. https://doi.org/10.5849/forsci.10-137</w:t>
      </w:r>
    </w:p>
    <w:p w14:paraId="3A1F9FBA" w14:textId="77777777" w:rsidR="00483C9A" w:rsidRPr="00483C9A" w:rsidRDefault="00483C9A" w:rsidP="00483C9A">
      <w:pPr>
        <w:pStyle w:val="Bibliography"/>
      </w:pPr>
      <w:r w:rsidRPr="00483C9A">
        <w:t xml:space="preserve">Hoffman, C., </w:t>
      </w:r>
      <w:proofErr w:type="spellStart"/>
      <w:r w:rsidRPr="00483C9A">
        <w:t>Sieg</w:t>
      </w:r>
      <w:proofErr w:type="spellEnd"/>
      <w:r w:rsidRPr="00483C9A">
        <w:t xml:space="preserve">, C., Linn, R., Mell, W., Parsons, R., Ziegler, J., </w:t>
      </w:r>
      <w:proofErr w:type="spellStart"/>
      <w:r w:rsidRPr="00483C9A">
        <w:t>Hiers</w:t>
      </w:r>
      <w:proofErr w:type="spellEnd"/>
      <w:r w:rsidRPr="00483C9A">
        <w:t>, J., 2018. Advancing the Science of Wildland Fire Dynamics Using Process-Based Models. Fire 1, 32. https://doi.org/10.3390/fire1020032</w:t>
      </w:r>
    </w:p>
    <w:p w14:paraId="6A3F6747" w14:textId="77777777" w:rsidR="00483C9A" w:rsidRPr="00483C9A" w:rsidRDefault="00483C9A" w:rsidP="00483C9A">
      <w:pPr>
        <w:pStyle w:val="Bibliography"/>
      </w:pPr>
      <w:r w:rsidRPr="00483C9A">
        <w:t>Hoffman, C.M., Morgan, P., Mell, W., Parsons, R., Strand, E., Cook, S., 2013. Surface Fire Intensity Influences Simulated Crown Fire Behavior in Lodgepole Pine Forests with Recent Mountain Pine Beetle-Caused Tree Mortality. For. Sci. 59, 390–399. https://doi.org/10.5849/forsci.11-114</w:t>
      </w:r>
    </w:p>
    <w:p w14:paraId="1D69FE4A" w14:textId="77777777" w:rsidR="00483C9A" w:rsidRPr="00483C9A" w:rsidRDefault="00483C9A" w:rsidP="00483C9A">
      <w:pPr>
        <w:pStyle w:val="Bibliography"/>
      </w:pPr>
      <w:r w:rsidRPr="00483C9A">
        <w:t xml:space="preserve">Johnstone, J.F., </w:t>
      </w:r>
      <w:proofErr w:type="spellStart"/>
      <w:r w:rsidRPr="00483C9A">
        <w:t>Celis</w:t>
      </w:r>
      <w:proofErr w:type="spellEnd"/>
      <w:r w:rsidRPr="00483C9A">
        <w:t>, G., Chapin, F.S., Hollingsworth, T.N., Jean, M., Mack, M.C., 2020. Factors shaping alternate successional trajectories in burned black spruce forests of Alaska. Ecosphere 11. https://doi.org/10.1002/ecs2.3129</w:t>
      </w:r>
    </w:p>
    <w:p w14:paraId="064D1B27" w14:textId="77777777" w:rsidR="00483C9A" w:rsidRPr="00483C9A" w:rsidRDefault="00483C9A" w:rsidP="00483C9A">
      <w:pPr>
        <w:pStyle w:val="Bibliography"/>
      </w:pPr>
      <w:r w:rsidRPr="00483C9A">
        <w:t>Johnstone, J.F., Chapin, F.S., 2006. Effects of Soil Burn Severity on Post-Fire Tree Recruitment in Boreal Forest. Ecosystems 9, 14–31. https://doi.org/10.1007/s10021-004-0042-x</w:t>
      </w:r>
    </w:p>
    <w:p w14:paraId="57175878" w14:textId="77777777" w:rsidR="00483C9A" w:rsidRPr="00483C9A" w:rsidRDefault="00483C9A" w:rsidP="00483C9A">
      <w:pPr>
        <w:pStyle w:val="Bibliography"/>
      </w:pPr>
      <w:r w:rsidRPr="00483C9A">
        <w:t>Johnstone, J.F., Hollingsworth, T.N., Chapin, F.S., Mack, M.C., 2010. Changes in fire regime break the legacy lock on successional trajectories in Alaskan boreal forest. Glob. Change Biol. 16, 1281–1295. https://doi.org/10.1111/j.1365-2486.2009.02051.x</w:t>
      </w:r>
    </w:p>
    <w:p w14:paraId="35A9E15D" w14:textId="77777777" w:rsidR="00483C9A" w:rsidRPr="00483C9A" w:rsidRDefault="00483C9A" w:rsidP="00483C9A">
      <w:pPr>
        <w:pStyle w:val="Bibliography"/>
      </w:pPr>
      <w:proofErr w:type="spellStart"/>
      <w:r w:rsidRPr="00483C9A">
        <w:t>Kasischke</w:t>
      </w:r>
      <w:proofErr w:type="spellEnd"/>
      <w:r w:rsidRPr="00483C9A">
        <w:t xml:space="preserve">, E.S., </w:t>
      </w:r>
      <w:proofErr w:type="spellStart"/>
      <w:r w:rsidRPr="00483C9A">
        <w:t>Verbyla</w:t>
      </w:r>
      <w:proofErr w:type="spellEnd"/>
      <w:r w:rsidRPr="00483C9A">
        <w:t>, D.L., Rupp, T.S., others, 2010. Alaska’s changing fire regime—implications for the vulnerability of its boreal forests. J. For. ….</w:t>
      </w:r>
    </w:p>
    <w:p w14:paraId="51378A98" w14:textId="77777777" w:rsidR="00483C9A" w:rsidRPr="00483C9A" w:rsidRDefault="00483C9A" w:rsidP="00483C9A">
      <w:pPr>
        <w:pStyle w:val="Bibliography"/>
      </w:pPr>
      <w:r w:rsidRPr="00483C9A">
        <w:t xml:space="preserve">Kelly, R., Chipman, M.L., Higuera, P.E., </w:t>
      </w:r>
      <w:proofErr w:type="spellStart"/>
      <w:r w:rsidRPr="00483C9A">
        <w:t>Stefanova</w:t>
      </w:r>
      <w:proofErr w:type="spellEnd"/>
      <w:r w:rsidRPr="00483C9A">
        <w:t>, I., Brubaker, L.B., Hu, F.S., 2013. Recent burning of boreal forests exceeds fire regime limits of the past 10,000 years. Proc. Natl. Acad. Sci. 110, 13055–13060. https://doi.org/10.1073/pnas.1305069110</w:t>
      </w:r>
    </w:p>
    <w:p w14:paraId="5ACCD2F1" w14:textId="77777777" w:rsidR="00483C9A" w:rsidRPr="00483C9A" w:rsidRDefault="00483C9A" w:rsidP="00483C9A">
      <w:pPr>
        <w:pStyle w:val="Bibliography"/>
      </w:pPr>
      <w:r w:rsidRPr="00483C9A">
        <w:lastRenderedPageBreak/>
        <w:t xml:space="preserve">Lund, M.T., </w:t>
      </w:r>
      <w:proofErr w:type="spellStart"/>
      <w:r w:rsidRPr="00483C9A">
        <w:t>Nordling</w:t>
      </w:r>
      <w:proofErr w:type="spellEnd"/>
      <w:r w:rsidRPr="00483C9A">
        <w:t xml:space="preserve">, K., </w:t>
      </w:r>
      <w:proofErr w:type="spellStart"/>
      <w:r w:rsidRPr="00483C9A">
        <w:t>Gjelsvik</w:t>
      </w:r>
      <w:proofErr w:type="spellEnd"/>
      <w:r w:rsidRPr="00483C9A">
        <w:t xml:space="preserve">, A.B., </w:t>
      </w:r>
      <w:proofErr w:type="spellStart"/>
      <w:r w:rsidRPr="00483C9A">
        <w:t>Samset</w:t>
      </w:r>
      <w:proofErr w:type="spellEnd"/>
      <w:r w:rsidRPr="00483C9A">
        <w:t xml:space="preserve">, B.H., 2023. The influence of variability on fire weather conditions in high latitude regions under present and future global warming. Environ. Res. </w:t>
      </w:r>
      <w:proofErr w:type="spellStart"/>
      <w:r w:rsidRPr="00483C9A">
        <w:t>Commun</w:t>
      </w:r>
      <w:proofErr w:type="spellEnd"/>
      <w:r w:rsidRPr="00483C9A">
        <w:t>. 5, 065016. https://doi.org/10.1088/2515-7620/acdfad</w:t>
      </w:r>
    </w:p>
    <w:p w14:paraId="7EC54CB3" w14:textId="77777777" w:rsidR="00483C9A" w:rsidRPr="00483C9A" w:rsidRDefault="00483C9A" w:rsidP="00483C9A">
      <w:pPr>
        <w:pStyle w:val="Bibliography"/>
      </w:pPr>
      <w:r w:rsidRPr="00483C9A">
        <w:t>Mack, M.C., Walker, X.J., Johnstone, J.F., Alexander, H.D., Melvin, A.M., Jean, M., Miller, S.N., 2021. Carbon loss from boreal forest wildfires offset by increased dominance of deciduous trees. Science 372, 280–283.</w:t>
      </w:r>
    </w:p>
    <w:p w14:paraId="721C7778" w14:textId="77777777" w:rsidR="00483C9A" w:rsidRPr="00483C9A" w:rsidRDefault="00483C9A" w:rsidP="00483C9A">
      <w:pPr>
        <w:pStyle w:val="Bibliography"/>
      </w:pPr>
      <w:r w:rsidRPr="00483C9A">
        <w:t xml:space="preserve">McGrattan, K., </w:t>
      </w:r>
      <w:proofErr w:type="spellStart"/>
      <w:r w:rsidRPr="00483C9A">
        <w:t>Hostikka</w:t>
      </w:r>
      <w:proofErr w:type="spellEnd"/>
      <w:r w:rsidRPr="00483C9A">
        <w:t>, S., n.d. Verification and Validation Process of a Fire Model.</w:t>
      </w:r>
    </w:p>
    <w:p w14:paraId="49202DF4" w14:textId="77777777" w:rsidR="00483C9A" w:rsidRPr="00483C9A" w:rsidRDefault="00483C9A" w:rsidP="00483C9A">
      <w:pPr>
        <w:pStyle w:val="Bibliography"/>
      </w:pPr>
      <w:r w:rsidRPr="00483C9A">
        <w:t xml:space="preserve">McGrattan, K., </w:t>
      </w:r>
      <w:proofErr w:type="spellStart"/>
      <w:r w:rsidRPr="00483C9A">
        <w:t>Hostikka</w:t>
      </w:r>
      <w:proofErr w:type="spellEnd"/>
      <w:r w:rsidRPr="00483C9A">
        <w:t>, S., McDermott, R., Floyd, J., Weinschenk, C., Overholt, K., n.d. Fire Dynamics Simulator User’s Guide. NIST Spec. Publ.</w:t>
      </w:r>
    </w:p>
    <w:p w14:paraId="728FD11D" w14:textId="77777777" w:rsidR="00483C9A" w:rsidRPr="00483C9A" w:rsidRDefault="00483C9A" w:rsidP="00483C9A">
      <w:pPr>
        <w:pStyle w:val="Bibliography"/>
      </w:pPr>
      <w:r w:rsidRPr="00483C9A">
        <w:t xml:space="preserve">McGrattan, K., McDermott, R., Floyd, J., </w:t>
      </w:r>
      <w:proofErr w:type="spellStart"/>
      <w:r w:rsidRPr="00483C9A">
        <w:t>Hostikka</w:t>
      </w:r>
      <w:proofErr w:type="spellEnd"/>
      <w:r w:rsidRPr="00483C9A">
        <w:t xml:space="preserve">, S., Forney, G., Baum, H., 2012. Computational fluid dynamics modelling of fire. Int. J. </w:t>
      </w:r>
      <w:proofErr w:type="spellStart"/>
      <w:r w:rsidRPr="00483C9A">
        <w:t>Comput</w:t>
      </w:r>
      <w:proofErr w:type="spellEnd"/>
      <w:r w:rsidRPr="00483C9A">
        <w:t xml:space="preserve">. Fluid </w:t>
      </w:r>
      <w:proofErr w:type="spellStart"/>
      <w:r w:rsidRPr="00483C9A">
        <w:t>Dyn</w:t>
      </w:r>
      <w:proofErr w:type="spellEnd"/>
      <w:r w:rsidRPr="00483C9A">
        <w:t>. 26, 349–361. https://doi.org/10.1080/10618562.2012.659663</w:t>
      </w:r>
    </w:p>
    <w:p w14:paraId="12563FD2" w14:textId="77777777" w:rsidR="00483C9A" w:rsidRPr="00483C9A" w:rsidRDefault="00483C9A" w:rsidP="00483C9A">
      <w:pPr>
        <w:pStyle w:val="Bibliography"/>
      </w:pPr>
      <w:r w:rsidRPr="00483C9A">
        <w:t>Mell, W., 2007. Modeling wildland and wildland-urban interface fires.</w:t>
      </w:r>
    </w:p>
    <w:p w14:paraId="11DB1F8D" w14:textId="77777777" w:rsidR="00483C9A" w:rsidRPr="00483C9A" w:rsidRDefault="00483C9A" w:rsidP="00483C9A">
      <w:pPr>
        <w:pStyle w:val="Bibliography"/>
      </w:pPr>
      <w:r w:rsidRPr="00483C9A">
        <w:t xml:space="preserve">Mell, W., </w:t>
      </w:r>
      <w:proofErr w:type="spellStart"/>
      <w:r w:rsidRPr="00483C9A">
        <w:t>Maranghides</w:t>
      </w:r>
      <w:proofErr w:type="spellEnd"/>
      <w:r w:rsidRPr="00483C9A">
        <w:t xml:space="preserve">, A., McDermott, R., Manzello, S.L., 2009. Numerical simulation and experiments of burning </w:t>
      </w:r>
      <w:proofErr w:type="spellStart"/>
      <w:r w:rsidRPr="00483C9A">
        <w:t>douglas</w:t>
      </w:r>
      <w:proofErr w:type="spellEnd"/>
      <w:r w:rsidRPr="00483C9A">
        <w:t xml:space="preserve"> fir trees. Combust. Flame 156, 2023–2041. https://doi.org/10.1016/j.combustflame.2009.06.015</w:t>
      </w:r>
    </w:p>
    <w:p w14:paraId="1E5629E9" w14:textId="77777777" w:rsidR="00483C9A" w:rsidRPr="00483C9A" w:rsidRDefault="00483C9A" w:rsidP="00483C9A">
      <w:pPr>
        <w:pStyle w:val="Bibliography"/>
      </w:pPr>
      <w:r w:rsidRPr="00483C9A">
        <w:t xml:space="preserve">Mell, W., McNamara, D., </w:t>
      </w:r>
      <w:proofErr w:type="spellStart"/>
      <w:r w:rsidRPr="00483C9A">
        <w:t>Maranghides</w:t>
      </w:r>
      <w:proofErr w:type="spellEnd"/>
      <w:r w:rsidRPr="00483C9A">
        <w:t xml:space="preserve">, A., McDermott, R., Forney, G., Hoffman, C., </w:t>
      </w:r>
      <w:proofErr w:type="spellStart"/>
      <w:r w:rsidRPr="00483C9A">
        <w:t>Ginder</w:t>
      </w:r>
      <w:proofErr w:type="spellEnd"/>
      <w:r w:rsidRPr="00483C9A">
        <w:t>, M., 2011. COMPUTER MODELLING OF WILDLAND-URBAN INTERFACE FIRES 13.</w:t>
      </w:r>
    </w:p>
    <w:p w14:paraId="6A928045" w14:textId="77777777" w:rsidR="00483C9A" w:rsidRPr="00483C9A" w:rsidRDefault="00483C9A" w:rsidP="00483C9A">
      <w:pPr>
        <w:pStyle w:val="Bibliography"/>
      </w:pPr>
      <w:r w:rsidRPr="00483C9A">
        <w:t xml:space="preserve">Mell, W.E., McDermott, R.J., Forney, G.P., Hoffman, C., </w:t>
      </w:r>
      <w:proofErr w:type="spellStart"/>
      <w:r w:rsidRPr="00483C9A">
        <w:t>Ginder</w:t>
      </w:r>
      <w:proofErr w:type="spellEnd"/>
      <w:r w:rsidRPr="00483C9A">
        <w:t>, M., 2010. Wildland Fire Behavior Modeling: Perspectives, New Approaches and Applications 17.</w:t>
      </w:r>
    </w:p>
    <w:p w14:paraId="114FD2DA" w14:textId="77777777" w:rsidR="00483C9A" w:rsidRPr="00483C9A" w:rsidRDefault="00483C9A" w:rsidP="00483C9A">
      <w:pPr>
        <w:pStyle w:val="Bibliography"/>
      </w:pPr>
      <w:r w:rsidRPr="00483C9A">
        <w:t xml:space="preserve">Mueller, E., Mell, W., </w:t>
      </w:r>
      <w:proofErr w:type="spellStart"/>
      <w:r w:rsidRPr="00483C9A">
        <w:t>Simeoni</w:t>
      </w:r>
      <w:proofErr w:type="spellEnd"/>
      <w:r w:rsidRPr="00483C9A">
        <w:t>, A., 2014. Large eddy simulation of forest canopy flow for wildland fire modeling. Can. J. For. Res. 44, 1534–1544. https://doi.org/10.1139/cjfr-2014-0184</w:t>
      </w:r>
    </w:p>
    <w:p w14:paraId="3E58AB5E" w14:textId="77777777" w:rsidR="00483C9A" w:rsidRPr="00483C9A" w:rsidRDefault="00483C9A" w:rsidP="00483C9A">
      <w:pPr>
        <w:pStyle w:val="Bibliography"/>
      </w:pPr>
      <w:r w:rsidRPr="00483C9A">
        <w:t xml:space="preserve">Overholt, K.J., </w:t>
      </w:r>
      <w:proofErr w:type="spellStart"/>
      <w:r w:rsidRPr="00483C9A">
        <w:t>Kurzawski</w:t>
      </w:r>
      <w:proofErr w:type="spellEnd"/>
      <w:r w:rsidRPr="00483C9A">
        <w:t xml:space="preserve">, A.J., Cabrera, J., </w:t>
      </w:r>
      <w:proofErr w:type="spellStart"/>
      <w:r w:rsidRPr="00483C9A">
        <w:t>Koopersmith</w:t>
      </w:r>
      <w:proofErr w:type="spellEnd"/>
      <w:r w:rsidRPr="00483C9A">
        <w:t xml:space="preserve">, M., </w:t>
      </w:r>
      <w:proofErr w:type="spellStart"/>
      <w:r w:rsidRPr="00483C9A">
        <w:t>Ezekoye</w:t>
      </w:r>
      <w:proofErr w:type="spellEnd"/>
      <w:r w:rsidRPr="00483C9A">
        <w:t xml:space="preserve">, O.A., 2014. Fire behavior and heat fluxes for lab-scale burning of little bluestem grass. Fire </w:t>
      </w:r>
      <w:proofErr w:type="spellStart"/>
      <w:r w:rsidRPr="00483C9A">
        <w:t>Saf</w:t>
      </w:r>
      <w:proofErr w:type="spellEnd"/>
      <w:r w:rsidRPr="00483C9A">
        <w:t>. J. 67, 70–81. https://doi.org/10.1016/j.firesaf.2014.05.007</w:t>
      </w:r>
    </w:p>
    <w:p w14:paraId="6AB31B80" w14:textId="77777777" w:rsidR="00483C9A" w:rsidRPr="00483C9A" w:rsidRDefault="00483C9A" w:rsidP="00483C9A">
      <w:pPr>
        <w:pStyle w:val="Bibliography"/>
      </w:pPr>
      <w:r w:rsidRPr="00483C9A">
        <w:t>Parks, S.A., Holsinger, L.M., Miller, C., others, 2015. Wildland fire as a self‐regulating mechanism: the role of previous burns and weather in limiting fire progression. Ecological.</w:t>
      </w:r>
    </w:p>
    <w:p w14:paraId="7432DBFB" w14:textId="77777777" w:rsidR="00483C9A" w:rsidRPr="00483C9A" w:rsidRDefault="00483C9A" w:rsidP="00483C9A">
      <w:pPr>
        <w:pStyle w:val="Bibliography"/>
      </w:pPr>
      <w:r w:rsidRPr="00483C9A">
        <w:t xml:space="preserve">Parsons, R., Linn, R., </w:t>
      </w:r>
      <w:proofErr w:type="spellStart"/>
      <w:r w:rsidRPr="00483C9A">
        <w:t>Pimont</w:t>
      </w:r>
      <w:proofErr w:type="spellEnd"/>
      <w:r w:rsidRPr="00483C9A">
        <w:t xml:space="preserve">, F., Hoffman, C., Sauer, J., </w:t>
      </w:r>
      <w:proofErr w:type="spellStart"/>
      <w:r w:rsidRPr="00483C9A">
        <w:t>Winterkamp</w:t>
      </w:r>
      <w:proofErr w:type="spellEnd"/>
      <w:r w:rsidRPr="00483C9A">
        <w:t xml:space="preserve">, J., </w:t>
      </w:r>
      <w:proofErr w:type="spellStart"/>
      <w:r w:rsidRPr="00483C9A">
        <w:t>Sieg</w:t>
      </w:r>
      <w:proofErr w:type="spellEnd"/>
      <w:r w:rsidRPr="00483C9A">
        <w:t>, C., Jolly, W., 2017. Numerical investigation of aggregated fuel spatial pattern impacts on fire behavior. Land Basel 6, 43.</w:t>
      </w:r>
    </w:p>
    <w:p w14:paraId="5E2E2E42" w14:textId="77777777" w:rsidR="00483C9A" w:rsidRPr="00483C9A" w:rsidRDefault="00483C9A" w:rsidP="00483C9A">
      <w:pPr>
        <w:pStyle w:val="Bibliography"/>
      </w:pPr>
      <w:r w:rsidRPr="00483C9A">
        <w:t xml:space="preserve">Perez-Ramirez, Y., Mell, W.E., </w:t>
      </w:r>
      <w:proofErr w:type="spellStart"/>
      <w:r w:rsidRPr="00483C9A">
        <w:t>Santoni</w:t>
      </w:r>
      <w:proofErr w:type="spellEnd"/>
      <w:r w:rsidRPr="00483C9A">
        <w:t xml:space="preserve">, P.A., </w:t>
      </w:r>
      <w:proofErr w:type="spellStart"/>
      <w:r w:rsidRPr="00483C9A">
        <w:t>Tramoni</w:t>
      </w:r>
      <w:proofErr w:type="spellEnd"/>
      <w:r w:rsidRPr="00483C9A">
        <w:t xml:space="preserve">, J.B., </w:t>
      </w:r>
      <w:proofErr w:type="spellStart"/>
      <w:r w:rsidRPr="00483C9A">
        <w:t>Bosseur</w:t>
      </w:r>
      <w:proofErr w:type="spellEnd"/>
      <w:r w:rsidRPr="00483C9A">
        <w:t>, F., 2017. Examination of WFDS in Modeling Spreading Fires in a Furniture Calorimeter. Fire Technol. 53, 1795–1832. https://doi.org/10.1007/s10694-017-0657-z</w:t>
      </w:r>
    </w:p>
    <w:p w14:paraId="2CB18068" w14:textId="77777777" w:rsidR="00483C9A" w:rsidRPr="00483C9A" w:rsidRDefault="00483C9A" w:rsidP="00483C9A">
      <w:pPr>
        <w:pStyle w:val="Bibliography"/>
      </w:pPr>
      <w:r w:rsidRPr="00483C9A">
        <w:t>Ritter, S.M., Hoffman, C.M., Battaglia, M.A., Jain, T.B., 2022. Restoration and fuel hazard reduction result in equivalent reductions in crown fire behavior in dry conifer forests. Ecol. Appl. 32, e2682. https://doi.org/10.1002/eap.2682</w:t>
      </w:r>
    </w:p>
    <w:p w14:paraId="3097D4DF" w14:textId="77777777" w:rsidR="00483C9A" w:rsidRPr="00483C9A" w:rsidRDefault="00483C9A" w:rsidP="00483C9A">
      <w:pPr>
        <w:pStyle w:val="Bibliography"/>
      </w:pPr>
      <w:r w:rsidRPr="00483C9A">
        <w:t>Ritter, S.M., Hoffman, C.M., Battaglia, M.A., Stevens-</w:t>
      </w:r>
      <w:proofErr w:type="spellStart"/>
      <w:r w:rsidRPr="00483C9A">
        <w:t>Rumann</w:t>
      </w:r>
      <w:proofErr w:type="spellEnd"/>
      <w:r w:rsidRPr="00483C9A">
        <w:t>, C.S., Mell, W.E., 2020. Fine-scale fire patterns mediate forest structure in frequent-fire ecosystems. Ecosphere 11, e03177.</w:t>
      </w:r>
    </w:p>
    <w:p w14:paraId="4BCE469A" w14:textId="77777777" w:rsidR="00483C9A" w:rsidRPr="00483C9A" w:rsidRDefault="00483C9A" w:rsidP="00483C9A">
      <w:pPr>
        <w:pStyle w:val="Bibliography"/>
      </w:pPr>
      <w:r w:rsidRPr="00483C9A">
        <w:t xml:space="preserve">Sánchez-Monroy, X., Mell, W., Torres-Arenas, J., Butler, B.W., 2019. Fire spread upslope: Numerical simulation of laboratory experiments. Fire </w:t>
      </w:r>
      <w:proofErr w:type="spellStart"/>
      <w:r w:rsidRPr="00483C9A">
        <w:t>Saf</w:t>
      </w:r>
      <w:proofErr w:type="spellEnd"/>
      <w:r w:rsidRPr="00483C9A">
        <w:t>. J. 108, 102844. https://doi.org/10.1016/j.firesaf.2019.102844</w:t>
      </w:r>
    </w:p>
    <w:p w14:paraId="437768BF" w14:textId="77777777" w:rsidR="00483C9A" w:rsidRPr="00483C9A" w:rsidRDefault="00483C9A" w:rsidP="00483C9A">
      <w:pPr>
        <w:pStyle w:val="Bibliography"/>
      </w:pPr>
      <w:r w:rsidRPr="00483C9A">
        <w:lastRenderedPageBreak/>
        <w:t xml:space="preserve">Stocks, B.J., </w:t>
      </w:r>
      <w:proofErr w:type="spellStart"/>
      <w:r w:rsidRPr="00483C9A">
        <w:t>Lynham</w:t>
      </w:r>
      <w:proofErr w:type="spellEnd"/>
      <w:r w:rsidRPr="00483C9A">
        <w:t xml:space="preserve">, T.J., Lawson, B.D., Alexander, M.E., Van Wagner, C.E., McAlpine, R.S., </w:t>
      </w:r>
      <w:proofErr w:type="spellStart"/>
      <w:r w:rsidRPr="00483C9A">
        <w:t>Dubé</w:t>
      </w:r>
      <w:proofErr w:type="spellEnd"/>
      <w:r w:rsidRPr="00483C9A">
        <w:t>, D.E., 1989. Canadian Forest Fire Danger Rating System: An overview. Chron 65, 258–265.</w:t>
      </w:r>
    </w:p>
    <w:p w14:paraId="56FA4951" w14:textId="77777777" w:rsidR="00483C9A" w:rsidRPr="00483C9A" w:rsidRDefault="00483C9A" w:rsidP="00483C9A">
      <w:pPr>
        <w:pStyle w:val="Bibliography"/>
      </w:pPr>
      <w:proofErr w:type="spellStart"/>
      <w:r w:rsidRPr="00483C9A">
        <w:t>Turquety</w:t>
      </w:r>
      <w:proofErr w:type="spellEnd"/>
      <w:r w:rsidRPr="00483C9A">
        <w:t xml:space="preserve">, S., Logan, J.A., Jacob, D.J., </w:t>
      </w:r>
      <w:proofErr w:type="spellStart"/>
      <w:r w:rsidRPr="00483C9A">
        <w:t>Hudman</w:t>
      </w:r>
      <w:proofErr w:type="spellEnd"/>
      <w:r w:rsidRPr="00483C9A">
        <w:t xml:space="preserve">, R.C., Leung, F.Y., Heald, C.L., </w:t>
      </w:r>
      <w:proofErr w:type="spellStart"/>
      <w:r w:rsidRPr="00483C9A">
        <w:t>Yantosca</w:t>
      </w:r>
      <w:proofErr w:type="spellEnd"/>
      <w:r w:rsidRPr="00483C9A">
        <w:t xml:space="preserve">, R.M., Wu, S., Emmons, L.K., Edwards, D.P., Sachse, G.W., 2007. Inventory of boreal fire emissions for North America in 2004: Importance of peat burning and </w:t>
      </w:r>
      <w:proofErr w:type="spellStart"/>
      <w:r w:rsidRPr="00483C9A">
        <w:t>pyroconvective</w:t>
      </w:r>
      <w:proofErr w:type="spellEnd"/>
      <w:r w:rsidRPr="00483C9A">
        <w:t xml:space="preserve"> injection. J </w:t>
      </w:r>
      <w:proofErr w:type="spellStart"/>
      <w:r w:rsidRPr="00483C9A">
        <w:t>Geophys</w:t>
      </w:r>
      <w:proofErr w:type="spellEnd"/>
      <w:r w:rsidRPr="00483C9A">
        <w:t xml:space="preserve"> Res 112.</w:t>
      </w:r>
    </w:p>
    <w:p w14:paraId="5ADB91C6" w14:textId="77777777" w:rsidR="00483C9A" w:rsidRPr="00483C9A" w:rsidRDefault="00483C9A" w:rsidP="00483C9A">
      <w:pPr>
        <w:pStyle w:val="Bibliography"/>
      </w:pPr>
      <w:proofErr w:type="spellStart"/>
      <w:r w:rsidRPr="00483C9A">
        <w:t>Veraverbeke</w:t>
      </w:r>
      <w:proofErr w:type="spellEnd"/>
      <w:r w:rsidRPr="00483C9A">
        <w:t xml:space="preserve">, S., Rogers, B.M., </w:t>
      </w:r>
      <w:proofErr w:type="spellStart"/>
      <w:r w:rsidRPr="00483C9A">
        <w:t>Goulden</w:t>
      </w:r>
      <w:proofErr w:type="spellEnd"/>
      <w:r w:rsidRPr="00483C9A">
        <w:t xml:space="preserve">, M.L., </w:t>
      </w:r>
      <w:proofErr w:type="spellStart"/>
      <w:r w:rsidRPr="00483C9A">
        <w:t>Jandt</w:t>
      </w:r>
      <w:proofErr w:type="spellEnd"/>
      <w:r w:rsidRPr="00483C9A">
        <w:t xml:space="preserve">, R.R., Miller, C.E., Wiggins, E.B., Randerson, J.T., 2017. Lightning as a major driver of recent large fire years in North American boreal forests. Nat. </w:t>
      </w:r>
      <w:proofErr w:type="spellStart"/>
      <w:r w:rsidRPr="00483C9A">
        <w:t>Clim</w:t>
      </w:r>
      <w:proofErr w:type="spellEnd"/>
      <w:r w:rsidRPr="00483C9A">
        <w:t>. Change 7, 529–534. https://doi.org/10.1038/nclimate3329</w:t>
      </w:r>
    </w:p>
    <w:p w14:paraId="3474419B" w14:textId="77777777" w:rsidR="00483C9A" w:rsidRPr="00483C9A" w:rsidRDefault="00483C9A" w:rsidP="00483C9A">
      <w:pPr>
        <w:pStyle w:val="Bibliography"/>
      </w:pPr>
      <w:r w:rsidRPr="00483C9A">
        <w:t xml:space="preserve">Werth, P., Potter, B., Clements, C., Finney, M., </w:t>
      </w:r>
      <w:proofErr w:type="spellStart"/>
      <w:r w:rsidRPr="00483C9A">
        <w:t>Forthofer</w:t>
      </w:r>
      <w:proofErr w:type="spellEnd"/>
      <w:r w:rsidRPr="00483C9A">
        <w:t xml:space="preserve">, J., McAllister, S., </w:t>
      </w:r>
      <w:proofErr w:type="spellStart"/>
      <w:r w:rsidRPr="00483C9A">
        <w:t>Goodrick</w:t>
      </w:r>
      <w:proofErr w:type="spellEnd"/>
      <w:r w:rsidRPr="00483C9A">
        <w:t>, S., Alexander, M., Cruz, M., 2011. Synthesis of Knowledge of Extreme Fire Behavior: Volume I for Fire Managers. JFSP Synth. Rep.</w:t>
      </w:r>
    </w:p>
    <w:p w14:paraId="6B05A7A1" w14:textId="77777777" w:rsidR="00483C9A" w:rsidRPr="00483C9A" w:rsidRDefault="00483C9A" w:rsidP="00483C9A">
      <w:pPr>
        <w:pStyle w:val="Bibliography"/>
      </w:pPr>
      <w:r w:rsidRPr="00483C9A">
        <w:t xml:space="preserve">Ziegler, J.P., Hoffman, C.M., Collins, B.M., Knapp, E.E., Mell, W. (Ruddy), 2021. Pyric tree spatial patterning interactions in historical and contemporary mixed conifer forests, California, USA. Ecol. </w:t>
      </w:r>
      <w:proofErr w:type="spellStart"/>
      <w:r w:rsidRPr="00483C9A">
        <w:t>Evol</w:t>
      </w:r>
      <w:proofErr w:type="spellEnd"/>
      <w:r w:rsidRPr="00483C9A">
        <w:t>. 11, 820–834. https://doi.org/10.1002/ece3.7084</w:t>
      </w:r>
    </w:p>
    <w:p w14:paraId="52FCC0E6" w14:textId="77777777" w:rsidR="00483C9A" w:rsidRPr="00483C9A" w:rsidRDefault="00483C9A" w:rsidP="00483C9A">
      <w:pPr>
        <w:pStyle w:val="Bibliography"/>
      </w:pPr>
      <w:r w:rsidRPr="00483C9A">
        <w:t xml:space="preserve">Ziegler, J.P., Hoffman, C.M., Collins, B.M., Long, J.W., </w:t>
      </w:r>
      <w:proofErr w:type="spellStart"/>
      <w:r w:rsidRPr="00483C9A">
        <w:t>Dagley</w:t>
      </w:r>
      <w:proofErr w:type="spellEnd"/>
      <w:r w:rsidRPr="00483C9A">
        <w:t>, C.M., Mell, W., 2020. Simulated Fire Behavior and Fine-Scale Forest Structure Following Conifer Removal in Aspen-Conifer Forests in the Lake Tahoe Basin, USA. Fire 3, 51. https://doi.org/10.3390/fire3030051</w:t>
      </w:r>
    </w:p>
    <w:p w14:paraId="76FA2F53" w14:textId="13E34492" w:rsidR="00BB10D2" w:rsidRPr="00C1776F" w:rsidRDefault="00891B34" w:rsidP="00C1776F">
      <w:pPr>
        <w:rPr>
          <w:rFonts w:cs="Times New Roman"/>
        </w:rPr>
      </w:pPr>
      <w:r>
        <w:fldChar w:fldCharType="end"/>
      </w:r>
    </w:p>
    <w:sectPr w:rsidR="00BB10D2" w:rsidRPr="00C1776F" w:rsidSect="000A6F5B">
      <w:headerReference w:type="default" r:id="rId20"/>
      <w:footerReference w:type="even" r:id="rId21"/>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78982" w14:textId="77777777" w:rsidR="00DE26CF" w:rsidRDefault="00DE26CF">
      <w:r>
        <w:separator/>
      </w:r>
    </w:p>
  </w:endnote>
  <w:endnote w:type="continuationSeparator" w:id="0">
    <w:p w14:paraId="18A6B7FF" w14:textId="77777777" w:rsidR="00DE26CF" w:rsidRDefault="00DE26CF">
      <w:r>
        <w:continuationSeparator/>
      </w:r>
    </w:p>
  </w:endnote>
  <w:endnote w:type="continuationNotice" w:id="1">
    <w:p w14:paraId="08A54929" w14:textId="77777777" w:rsidR="00DE26CF" w:rsidRDefault="00DE26C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77777777" w:rsidR="00FD1B39" w:rsidRDefault="002525A6">
    <w:pPr>
      <w:pBdr>
        <w:top w:val="nil"/>
        <w:left w:val="nil"/>
        <w:bottom w:val="nil"/>
        <w:right w:val="nil"/>
        <w:between w:val="nil"/>
      </w:pBdr>
      <w:tabs>
        <w:tab w:val="center" w:pos="4680"/>
        <w:tab w:val="right" w:pos="9360"/>
      </w:tabs>
      <w:jc w:val="right"/>
      <w:rPr>
        <w:color w:val="000000"/>
      </w:rPr>
    </w:pPr>
    <w:del w:id="10" w:author="Katherine Hayes" w:date="2023-05-12T17:02:00Z">
      <w:r>
        <w:rPr>
          <w:color w:val="000000"/>
        </w:rPr>
        <w:fldChar w:fldCharType="begin"/>
      </w:r>
      <w:r>
        <w:rPr>
          <w:color w:val="000000"/>
        </w:rPr>
        <w:delInstrText>PAGE</w:delInstrText>
      </w:r>
      <w:r>
        <w:rPr>
          <w:color w:val="000000"/>
        </w:rPr>
        <w:fldChar w:fldCharType="end"/>
      </w:r>
    </w:del>
    <w:ins w:id="11" w:author="Katherine Hayes" w:date="2023-05-12T17:02:00Z">
      <w:r>
        <w:rPr>
          <w:color w:val="000000"/>
        </w:rPr>
        <w:fldChar w:fldCharType="begin"/>
      </w:r>
      <w:r>
        <w:rPr>
          <w:color w:val="000000"/>
        </w:rPr>
        <w:instrText>PAGE</w:instrText>
      </w:r>
      <w:r w:rsidR="00000000">
        <w:rPr>
          <w:color w:val="000000"/>
        </w:rPr>
        <w:fldChar w:fldCharType="separate"/>
      </w:r>
      <w:r>
        <w:rPr>
          <w:color w:val="000000"/>
        </w:rPr>
        <w:fldChar w:fldCharType="end"/>
      </w:r>
    </w:ins>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2E9EB" w14:textId="77777777" w:rsidR="00DE26CF" w:rsidRDefault="00DE26CF">
      <w:r>
        <w:separator/>
      </w:r>
    </w:p>
  </w:footnote>
  <w:footnote w:type="continuationSeparator" w:id="0">
    <w:p w14:paraId="50748AF7" w14:textId="77777777" w:rsidR="00DE26CF" w:rsidRDefault="00DE26CF">
      <w:r>
        <w:continuationSeparator/>
      </w:r>
    </w:p>
  </w:footnote>
  <w:footnote w:type="continuationNotice" w:id="1">
    <w:p w14:paraId="11199710" w14:textId="77777777" w:rsidR="00DE26CF" w:rsidRDefault="00DE26CF">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7890"/>
    <w:rsid w:val="00007C7A"/>
    <w:rsid w:val="00010491"/>
    <w:rsid w:val="000302F1"/>
    <w:rsid w:val="00031E3E"/>
    <w:rsid w:val="00043AAF"/>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56B8"/>
    <w:rsid w:val="00110476"/>
    <w:rsid w:val="00117B60"/>
    <w:rsid w:val="001244F7"/>
    <w:rsid w:val="00161CB9"/>
    <w:rsid w:val="001657F9"/>
    <w:rsid w:val="00172475"/>
    <w:rsid w:val="001829B5"/>
    <w:rsid w:val="001A1230"/>
    <w:rsid w:val="001C0B11"/>
    <w:rsid w:val="001C174D"/>
    <w:rsid w:val="001C3A38"/>
    <w:rsid w:val="001C3BB9"/>
    <w:rsid w:val="001D4D00"/>
    <w:rsid w:val="001D7FA4"/>
    <w:rsid w:val="001E2453"/>
    <w:rsid w:val="001E40EF"/>
    <w:rsid w:val="001E60CF"/>
    <w:rsid w:val="001F143A"/>
    <w:rsid w:val="001F473C"/>
    <w:rsid w:val="00210F6D"/>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A78AB"/>
    <w:rsid w:val="002B415A"/>
    <w:rsid w:val="002C55C0"/>
    <w:rsid w:val="002C756D"/>
    <w:rsid w:val="002C7E01"/>
    <w:rsid w:val="002C7F69"/>
    <w:rsid w:val="002D261C"/>
    <w:rsid w:val="002D63A0"/>
    <w:rsid w:val="002E0749"/>
    <w:rsid w:val="002E2E41"/>
    <w:rsid w:val="002E5710"/>
    <w:rsid w:val="002F1EFB"/>
    <w:rsid w:val="002F27A8"/>
    <w:rsid w:val="002F2AAE"/>
    <w:rsid w:val="00300169"/>
    <w:rsid w:val="00301E5D"/>
    <w:rsid w:val="003046B4"/>
    <w:rsid w:val="003055FD"/>
    <w:rsid w:val="00313211"/>
    <w:rsid w:val="0031400D"/>
    <w:rsid w:val="003318F5"/>
    <w:rsid w:val="00342B9B"/>
    <w:rsid w:val="0035031E"/>
    <w:rsid w:val="00352DDA"/>
    <w:rsid w:val="00366ED2"/>
    <w:rsid w:val="00370554"/>
    <w:rsid w:val="003A1991"/>
    <w:rsid w:val="003A5E07"/>
    <w:rsid w:val="003A7F1E"/>
    <w:rsid w:val="003B0B48"/>
    <w:rsid w:val="003B0F0D"/>
    <w:rsid w:val="003B7E39"/>
    <w:rsid w:val="003C2FBC"/>
    <w:rsid w:val="003F7853"/>
    <w:rsid w:val="004074B0"/>
    <w:rsid w:val="00411E27"/>
    <w:rsid w:val="004263B1"/>
    <w:rsid w:val="00437152"/>
    <w:rsid w:val="00444ADB"/>
    <w:rsid w:val="004507ED"/>
    <w:rsid w:val="00452C04"/>
    <w:rsid w:val="00466EE9"/>
    <w:rsid w:val="004747E5"/>
    <w:rsid w:val="00480176"/>
    <w:rsid w:val="00483C9A"/>
    <w:rsid w:val="00485F92"/>
    <w:rsid w:val="004860D7"/>
    <w:rsid w:val="004861FE"/>
    <w:rsid w:val="004A7F0C"/>
    <w:rsid w:val="004C4C4F"/>
    <w:rsid w:val="004C6443"/>
    <w:rsid w:val="004C7A72"/>
    <w:rsid w:val="004D7800"/>
    <w:rsid w:val="004E0C83"/>
    <w:rsid w:val="004E27E6"/>
    <w:rsid w:val="004E4517"/>
    <w:rsid w:val="004F0C99"/>
    <w:rsid w:val="00506641"/>
    <w:rsid w:val="00512CF8"/>
    <w:rsid w:val="00515771"/>
    <w:rsid w:val="005234BD"/>
    <w:rsid w:val="005272A6"/>
    <w:rsid w:val="00532A08"/>
    <w:rsid w:val="005422FC"/>
    <w:rsid w:val="005463C4"/>
    <w:rsid w:val="00560310"/>
    <w:rsid w:val="005760E6"/>
    <w:rsid w:val="005814ED"/>
    <w:rsid w:val="00586081"/>
    <w:rsid w:val="00592BC8"/>
    <w:rsid w:val="005930D8"/>
    <w:rsid w:val="005A65D6"/>
    <w:rsid w:val="005B3E3F"/>
    <w:rsid w:val="005B6E89"/>
    <w:rsid w:val="005E08D7"/>
    <w:rsid w:val="005E4937"/>
    <w:rsid w:val="0061294B"/>
    <w:rsid w:val="00613DD8"/>
    <w:rsid w:val="0062717E"/>
    <w:rsid w:val="006331FB"/>
    <w:rsid w:val="0063373A"/>
    <w:rsid w:val="00646F80"/>
    <w:rsid w:val="006626D6"/>
    <w:rsid w:val="0066462E"/>
    <w:rsid w:val="00673664"/>
    <w:rsid w:val="00675E12"/>
    <w:rsid w:val="00682184"/>
    <w:rsid w:val="006B0C59"/>
    <w:rsid w:val="006C1B43"/>
    <w:rsid w:val="006C72CD"/>
    <w:rsid w:val="006D193E"/>
    <w:rsid w:val="006D2ABC"/>
    <w:rsid w:val="006D6422"/>
    <w:rsid w:val="006E0D8F"/>
    <w:rsid w:val="006F1BD2"/>
    <w:rsid w:val="006F6327"/>
    <w:rsid w:val="0072401A"/>
    <w:rsid w:val="0073364C"/>
    <w:rsid w:val="00752E0F"/>
    <w:rsid w:val="00763AEB"/>
    <w:rsid w:val="007652EA"/>
    <w:rsid w:val="007758AB"/>
    <w:rsid w:val="0078191D"/>
    <w:rsid w:val="0078213F"/>
    <w:rsid w:val="00794718"/>
    <w:rsid w:val="007A21B5"/>
    <w:rsid w:val="007D3916"/>
    <w:rsid w:val="007E5615"/>
    <w:rsid w:val="0080057D"/>
    <w:rsid w:val="00812BB2"/>
    <w:rsid w:val="00823D6B"/>
    <w:rsid w:val="00845037"/>
    <w:rsid w:val="00865106"/>
    <w:rsid w:val="00884F27"/>
    <w:rsid w:val="00885DFA"/>
    <w:rsid w:val="0088789F"/>
    <w:rsid w:val="00891B34"/>
    <w:rsid w:val="00891F3A"/>
    <w:rsid w:val="00894F05"/>
    <w:rsid w:val="0089561D"/>
    <w:rsid w:val="008A0969"/>
    <w:rsid w:val="008B2343"/>
    <w:rsid w:val="008C5569"/>
    <w:rsid w:val="008D1D6B"/>
    <w:rsid w:val="008E2CD7"/>
    <w:rsid w:val="008E4F93"/>
    <w:rsid w:val="00906723"/>
    <w:rsid w:val="0092718D"/>
    <w:rsid w:val="00934247"/>
    <w:rsid w:val="009424C9"/>
    <w:rsid w:val="00952624"/>
    <w:rsid w:val="00956115"/>
    <w:rsid w:val="00956F50"/>
    <w:rsid w:val="00957415"/>
    <w:rsid w:val="009749E1"/>
    <w:rsid w:val="00997508"/>
    <w:rsid w:val="009A05C3"/>
    <w:rsid w:val="009A487D"/>
    <w:rsid w:val="009A6A6A"/>
    <w:rsid w:val="009B69AF"/>
    <w:rsid w:val="009D43A5"/>
    <w:rsid w:val="009E5257"/>
    <w:rsid w:val="009F077B"/>
    <w:rsid w:val="009F1424"/>
    <w:rsid w:val="009F7412"/>
    <w:rsid w:val="00A1475A"/>
    <w:rsid w:val="00A24D5E"/>
    <w:rsid w:val="00A35250"/>
    <w:rsid w:val="00A471EA"/>
    <w:rsid w:val="00A47DC3"/>
    <w:rsid w:val="00A550BE"/>
    <w:rsid w:val="00A64667"/>
    <w:rsid w:val="00A66058"/>
    <w:rsid w:val="00A74595"/>
    <w:rsid w:val="00A93C69"/>
    <w:rsid w:val="00A963AA"/>
    <w:rsid w:val="00AA1AB6"/>
    <w:rsid w:val="00AA214C"/>
    <w:rsid w:val="00AA310E"/>
    <w:rsid w:val="00AA3C8A"/>
    <w:rsid w:val="00AA5BB9"/>
    <w:rsid w:val="00AB4C54"/>
    <w:rsid w:val="00AC3338"/>
    <w:rsid w:val="00AD1DBF"/>
    <w:rsid w:val="00AD405D"/>
    <w:rsid w:val="00AF174B"/>
    <w:rsid w:val="00AF17D5"/>
    <w:rsid w:val="00AF2C25"/>
    <w:rsid w:val="00B0049A"/>
    <w:rsid w:val="00B0494D"/>
    <w:rsid w:val="00B05042"/>
    <w:rsid w:val="00B10745"/>
    <w:rsid w:val="00B13836"/>
    <w:rsid w:val="00B16185"/>
    <w:rsid w:val="00B22222"/>
    <w:rsid w:val="00B27AF3"/>
    <w:rsid w:val="00B31E7C"/>
    <w:rsid w:val="00B330DF"/>
    <w:rsid w:val="00B365D6"/>
    <w:rsid w:val="00B40F34"/>
    <w:rsid w:val="00B470A1"/>
    <w:rsid w:val="00B51E31"/>
    <w:rsid w:val="00B55B97"/>
    <w:rsid w:val="00B62A29"/>
    <w:rsid w:val="00B62DB4"/>
    <w:rsid w:val="00B66C7F"/>
    <w:rsid w:val="00B678E7"/>
    <w:rsid w:val="00B716CA"/>
    <w:rsid w:val="00B81BB6"/>
    <w:rsid w:val="00B8329F"/>
    <w:rsid w:val="00B83864"/>
    <w:rsid w:val="00B90AB2"/>
    <w:rsid w:val="00B9150A"/>
    <w:rsid w:val="00B95F3E"/>
    <w:rsid w:val="00B97D8F"/>
    <w:rsid w:val="00BA3D3D"/>
    <w:rsid w:val="00BB10D2"/>
    <w:rsid w:val="00BB31E8"/>
    <w:rsid w:val="00BB4B56"/>
    <w:rsid w:val="00BB6972"/>
    <w:rsid w:val="00BB7DAF"/>
    <w:rsid w:val="00BC4728"/>
    <w:rsid w:val="00BD00AA"/>
    <w:rsid w:val="00BD23CA"/>
    <w:rsid w:val="00BE38CE"/>
    <w:rsid w:val="00BF3310"/>
    <w:rsid w:val="00C00865"/>
    <w:rsid w:val="00C0701E"/>
    <w:rsid w:val="00C1776F"/>
    <w:rsid w:val="00C24AA0"/>
    <w:rsid w:val="00C40F36"/>
    <w:rsid w:val="00C421B8"/>
    <w:rsid w:val="00C461DC"/>
    <w:rsid w:val="00C846A6"/>
    <w:rsid w:val="00C8735D"/>
    <w:rsid w:val="00C945AD"/>
    <w:rsid w:val="00CA08FD"/>
    <w:rsid w:val="00CA3881"/>
    <w:rsid w:val="00CC28C2"/>
    <w:rsid w:val="00CC686C"/>
    <w:rsid w:val="00CD1890"/>
    <w:rsid w:val="00CD4EAF"/>
    <w:rsid w:val="00CE6662"/>
    <w:rsid w:val="00CF79B8"/>
    <w:rsid w:val="00D04139"/>
    <w:rsid w:val="00D11851"/>
    <w:rsid w:val="00D127F3"/>
    <w:rsid w:val="00D156C4"/>
    <w:rsid w:val="00D51CB7"/>
    <w:rsid w:val="00D5484C"/>
    <w:rsid w:val="00D71D31"/>
    <w:rsid w:val="00D73726"/>
    <w:rsid w:val="00D749D7"/>
    <w:rsid w:val="00D770DE"/>
    <w:rsid w:val="00DC46B2"/>
    <w:rsid w:val="00DD13F1"/>
    <w:rsid w:val="00DE045D"/>
    <w:rsid w:val="00DE26CF"/>
    <w:rsid w:val="00DF0598"/>
    <w:rsid w:val="00DF7F52"/>
    <w:rsid w:val="00E10235"/>
    <w:rsid w:val="00E13B98"/>
    <w:rsid w:val="00E17844"/>
    <w:rsid w:val="00E20D51"/>
    <w:rsid w:val="00E22BC0"/>
    <w:rsid w:val="00E23850"/>
    <w:rsid w:val="00E355E8"/>
    <w:rsid w:val="00E43313"/>
    <w:rsid w:val="00E54D5D"/>
    <w:rsid w:val="00E55AA2"/>
    <w:rsid w:val="00E71E4B"/>
    <w:rsid w:val="00E749C9"/>
    <w:rsid w:val="00E76203"/>
    <w:rsid w:val="00E7724A"/>
    <w:rsid w:val="00E86853"/>
    <w:rsid w:val="00E87794"/>
    <w:rsid w:val="00EB40A6"/>
    <w:rsid w:val="00EC21FF"/>
    <w:rsid w:val="00ED2ACD"/>
    <w:rsid w:val="00ED69FF"/>
    <w:rsid w:val="00EF1F80"/>
    <w:rsid w:val="00EF58FB"/>
    <w:rsid w:val="00EF5A12"/>
    <w:rsid w:val="00F11388"/>
    <w:rsid w:val="00F13F84"/>
    <w:rsid w:val="00F30155"/>
    <w:rsid w:val="00F334AE"/>
    <w:rsid w:val="00F348C5"/>
    <w:rsid w:val="00F427DF"/>
    <w:rsid w:val="00F451E2"/>
    <w:rsid w:val="00F46DB8"/>
    <w:rsid w:val="00F5647B"/>
    <w:rsid w:val="00F662C3"/>
    <w:rsid w:val="00F7311A"/>
    <w:rsid w:val="00F82B01"/>
    <w:rsid w:val="00F86EA6"/>
    <w:rsid w:val="00F949C7"/>
    <w:rsid w:val="00F96E59"/>
    <w:rsid w:val="00FC1099"/>
    <w:rsid w:val="00FC1677"/>
    <w:rsid w:val="00FC64B2"/>
    <w:rsid w:val="00FD0F80"/>
    <w:rsid w:val="00FD1B39"/>
    <w:rsid w:val="00FD4FE0"/>
    <w:rsid w:val="00FE21AD"/>
    <w:rsid w:val="00FF06E4"/>
    <w:rsid w:val="00FF090A"/>
    <w:rsid w:val="00FF3956"/>
    <w:rsid w:val="00FF53C7"/>
    <w:rsid w:val="00FF6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72401A"/>
    <w:pPr>
      <w:keepNext/>
      <w:keepLines/>
      <w:spacing w:before="40"/>
      <w:outlineLvl w:val="1"/>
    </w:pPr>
    <w:rPr>
      <w:rFonts w:cs="Times New Roman"/>
      <w:b/>
      <w:bCs/>
      <w:color w:val="000000" w:themeColor="text1"/>
    </w:rPr>
  </w:style>
  <w:style w:type="paragraph" w:styleId="Heading3">
    <w:name w:val="heading 3"/>
    <w:basedOn w:val="Normal"/>
    <w:next w:val="Normal"/>
    <w:link w:val="Heading3Char"/>
    <w:autoRedefine/>
    <w:uiPriority w:val="9"/>
    <w:unhideWhenUsed/>
    <w:qFormat/>
    <w:rsid w:val="004074B0"/>
    <w:pPr>
      <w:keepNext/>
      <w:keepLines/>
      <w:spacing w:before="40" w:line="240" w:lineRule="auto"/>
      <w:outlineLvl w:val="2"/>
    </w:pPr>
    <w:rPr>
      <w:rFonts w:eastAsiaTheme="majorEastAsia" w:cstheme="majorBidi"/>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72401A"/>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4074B0"/>
    <w:rPr>
      <w:rFonts w:ascii="Times New Roman" w:eastAsiaTheme="majorEastAsia" w:hAnsi="Times New Roman" w:cstheme="majorBidi"/>
      <w:i/>
      <w:color w:val="0D0D0D" w:themeColor="text1" w:themeTint="F2"/>
    </w:rPr>
  </w:style>
  <w:style w:type="character" w:customStyle="1" w:styleId="Heading5Char">
    <w:name w:val="Heading 5 Char"/>
    <w:basedOn w:val="DefaultParagraphFont"/>
    <w:link w:val="Heading5"/>
    <w:uiPriority w:val="9"/>
    <w:semiHidden/>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8617</Words>
  <Characters>163123</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2</cp:revision>
  <cp:lastPrinted>2023-08-15T18:21:00Z</cp:lastPrinted>
  <dcterms:created xsi:type="dcterms:W3CDTF">2023-09-07T15:24:00Z</dcterms:created>
  <dcterms:modified xsi:type="dcterms:W3CDTF">2023-09-0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6.0.27"&gt;&lt;session id="qhpSmW1J"/&gt;&lt;style id="http://www.zotero.org/styles/agricultural-and-forest-meteorology"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